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BDEE009" w14:textId="2E23DCD8" w:rsidR="002257FC" w:rsidRPr="004E7DD3" w:rsidRDefault="005F703C" w:rsidP="002257FC">
      <w:pPr>
        <w:spacing w:after="0"/>
        <w:rPr>
          <w:rFonts w:cstheme="minorHAnsi"/>
          <w:b/>
          <w:bCs/>
        </w:rPr>
      </w:pPr>
      <w:r w:rsidRPr="004E7DD3">
        <w:rPr>
          <w:rFonts w:cstheme="minorHAnsi"/>
          <w:b/>
          <w:bCs/>
        </w:rPr>
        <w:t>Recommendation</w:t>
      </w:r>
      <w:r w:rsidR="002257FC" w:rsidRPr="004E7DD3">
        <w:rPr>
          <w:rFonts w:cstheme="minorHAnsi"/>
          <w:b/>
          <w:bCs/>
        </w:rPr>
        <w:t>:</w:t>
      </w:r>
    </w:p>
    <w:p w14:paraId="6958AEAA" w14:textId="3D21B05A" w:rsidR="002257FC" w:rsidRPr="004E7DD3" w:rsidRDefault="004B5B69" w:rsidP="002257FC">
      <w:pPr>
        <w:rPr>
          <w:rFonts w:cstheme="minorHAnsi"/>
        </w:rPr>
      </w:pPr>
      <w:r w:rsidRPr="004E7DD3">
        <w:rPr>
          <w:rFonts w:cstheme="minorHAnsi"/>
        </w:rPr>
        <w:t>If relevant, p</w:t>
      </w:r>
      <w:r w:rsidR="005F703C" w:rsidRPr="004E7DD3">
        <w:rPr>
          <w:rFonts w:cstheme="minorHAnsi"/>
        </w:rPr>
        <w:t xml:space="preserve">lease </w:t>
      </w:r>
      <w:r w:rsidRPr="004E7DD3">
        <w:rPr>
          <w:rFonts w:cstheme="minorHAnsi"/>
        </w:rPr>
        <w:t>list</w:t>
      </w:r>
      <w:r w:rsidR="002257FC" w:rsidRPr="004E7DD3">
        <w:rPr>
          <w:rFonts w:cstheme="minorHAnsi"/>
        </w:rPr>
        <w:t xml:space="preserve"> </w:t>
      </w:r>
      <w:r w:rsidR="005F703C" w:rsidRPr="004E7DD3">
        <w:rPr>
          <w:rFonts w:cstheme="minorHAnsi"/>
        </w:rPr>
        <w:t>your</w:t>
      </w:r>
      <w:r w:rsidR="002257FC" w:rsidRPr="004E7DD3">
        <w:rPr>
          <w:rFonts w:cstheme="minorHAnsi"/>
        </w:rPr>
        <w:t xml:space="preserve"> </w:t>
      </w:r>
      <w:r w:rsidR="002257FC" w:rsidRPr="006048EF">
        <w:rPr>
          <w:rFonts w:cstheme="minorHAnsi"/>
        </w:rPr>
        <w:t xml:space="preserve">diversity, equity, inclusion, and </w:t>
      </w:r>
      <w:r w:rsidR="00882515">
        <w:rPr>
          <w:rFonts w:cstheme="minorHAnsi"/>
        </w:rPr>
        <w:t>accessibility</w:t>
      </w:r>
      <w:r w:rsidR="002257FC" w:rsidRPr="004E7DD3">
        <w:rPr>
          <w:rFonts w:cstheme="minorHAnsi"/>
        </w:rPr>
        <w:t xml:space="preserve"> (</w:t>
      </w:r>
      <w:r w:rsidR="00170D80">
        <w:rPr>
          <w:rFonts w:cstheme="minorHAnsi"/>
          <w:b/>
          <w:bCs/>
        </w:rPr>
        <w:t>DEIA</w:t>
      </w:r>
      <w:r w:rsidR="002257FC" w:rsidRPr="004E7DD3">
        <w:rPr>
          <w:rFonts w:cstheme="minorHAnsi"/>
        </w:rPr>
        <w:t>)</w:t>
      </w:r>
      <w:r w:rsidR="005F703C" w:rsidRPr="004E7DD3">
        <w:rPr>
          <w:rFonts w:cstheme="minorHAnsi"/>
        </w:rPr>
        <w:t xml:space="preserve"> </w:t>
      </w:r>
      <w:r w:rsidRPr="004E7DD3">
        <w:rPr>
          <w:rFonts w:cstheme="minorHAnsi"/>
        </w:rPr>
        <w:t xml:space="preserve">activities </w:t>
      </w:r>
      <w:r w:rsidR="00EE2648">
        <w:rPr>
          <w:rFonts w:cstheme="minorHAnsi"/>
        </w:rPr>
        <w:t>on</w:t>
      </w:r>
      <w:r w:rsidRPr="004E7DD3">
        <w:rPr>
          <w:rFonts w:cstheme="minorHAnsi"/>
        </w:rPr>
        <w:t xml:space="preserve"> your CV under the heading </w:t>
      </w:r>
      <w:r w:rsidRPr="004E7DD3">
        <w:rPr>
          <w:rFonts w:cstheme="minorHAnsi"/>
          <w:b/>
          <w:bCs/>
        </w:rPr>
        <w:t xml:space="preserve">Diversity, Equity, Inclusion, and </w:t>
      </w:r>
      <w:r w:rsidR="00170D80">
        <w:rPr>
          <w:rFonts w:cstheme="minorHAnsi"/>
          <w:b/>
          <w:bCs/>
        </w:rPr>
        <w:t xml:space="preserve">Accessibility </w:t>
      </w:r>
      <w:r w:rsidRPr="004E7DD3">
        <w:rPr>
          <w:rFonts w:cstheme="minorHAnsi"/>
        </w:rPr>
        <w:t>(</w:t>
      </w:r>
      <w:r w:rsidRPr="004E7DD3">
        <w:rPr>
          <w:rFonts w:cstheme="minorHAnsi"/>
          <w:b/>
          <w:bCs/>
        </w:rPr>
        <w:t>DEI</w:t>
      </w:r>
      <w:r w:rsidR="00170D80">
        <w:rPr>
          <w:rFonts w:cstheme="minorHAnsi"/>
          <w:b/>
          <w:bCs/>
        </w:rPr>
        <w:t>A</w:t>
      </w:r>
      <w:r w:rsidRPr="004E7DD3">
        <w:rPr>
          <w:rFonts w:cstheme="minorHAnsi"/>
          <w:b/>
          <w:bCs/>
        </w:rPr>
        <w:t>) Activities</w:t>
      </w:r>
      <w:r w:rsidRPr="004E7DD3">
        <w:rPr>
          <w:rFonts w:cstheme="minorHAnsi"/>
        </w:rPr>
        <w:t xml:space="preserve">, between the sections on Teaching Experience and Responsibilities </w:t>
      </w:r>
      <w:r w:rsidR="005F703C" w:rsidRPr="004E7DD3">
        <w:rPr>
          <w:rFonts w:cstheme="minorHAnsi"/>
        </w:rPr>
        <w:t>and</w:t>
      </w:r>
      <w:r w:rsidRPr="004E7DD3">
        <w:rPr>
          <w:rFonts w:cstheme="minorHAnsi"/>
        </w:rPr>
        <w:t xml:space="preserve"> Mentoring Activities. Include the date</w:t>
      </w:r>
      <w:r w:rsidR="00F23F39">
        <w:rPr>
          <w:rFonts w:cstheme="minorHAnsi"/>
        </w:rPr>
        <w:t>(</w:t>
      </w:r>
      <w:r w:rsidRPr="004E7DD3">
        <w:rPr>
          <w:rFonts w:cstheme="minorHAnsi"/>
        </w:rPr>
        <w:t>s</w:t>
      </w:r>
      <w:r w:rsidR="00F23F39">
        <w:rPr>
          <w:rFonts w:cstheme="minorHAnsi"/>
        </w:rPr>
        <w:t>)</w:t>
      </w:r>
      <w:r w:rsidRPr="004E7DD3">
        <w:rPr>
          <w:rFonts w:cstheme="minorHAnsi"/>
        </w:rPr>
        <w:t xml:space="preserve"> and brief description of the activity. I</w:t>
      </w:r>
      <w:r w:rsidR="005F703C" w:rsidRPr="004E7DD3">
        <w:rPr>
          <w:rFonts w:cstheme="minorHAnsi"/>
        </w:rPr>
        <w:t xml:space="preserve">f appropriate, </w:t>
      </w:r>
      <w:r w:rsidRPr="004E7DD3">
        <w:rPr>
          <w:rFonts w:cstheme="minorHAnsi"/>
        </w:rPr>
        <w:t xml:space="preserve">you may also </w:t>
      </w:r>
      <w:r w:rsidR="005F703C" w:rsidRPr="004E7DD3">
        <w:rPr>
          <w:rFonts w:cstheme="minorHAnsi"/>
        </w:rPr>
        <w:t xml:space="preserve">expand on the </w:t>
      </w:r>
      <w:r w:rsidRPr="004E7DD3">
        <w:rPr>
          <w:rFonts w:cstheme="minorHAnsi"/>
        </w:rPr>
        <w:t>activities</w:t>
      </w:r>
      <w:r w:rsidR="005F703C" w:rsidRPr="004E7DD3">
        <w:rPr>
          <w:rFonts w:cstheme="minorHAnsi"/>
        </w:rPr>
        <w:t xml:space="preserve"> in your Personal Statement</w:t>
      </w:r>
      <w:r w:rsidR="002257FC" w:rsidRPr="004E7DD3">
        <w:rPr>
          <w:rFonts w:cstheme="minorHAnsi"/>
        </w:rPr>
        <w:t>.</w:t>
      </w:r>
      <w:r w:rsidR="00882515">
        <w:rPr>
          <w:rFonts w:cstheme="minorHAnsi"/>
        </w:rPr>
        <w:t xml:space="preserve"> If relevant please also add to your </w:t>
      </w:r>
      <w:hyperlink r:id="rId7" w:history="1">
        <w:r w:rsidR="00882515" w:rsidRPr="00E5647A">
          <w:rPr>
            <w:rStyle w:val="Hyperlink"/>
            <w:rFonts w:cstheme="minorHAnsi"/>
          </w:rPr>
          <w:t>BU Profiles</w:t>
        </w:r>
      </w:hyperlink>
      <w:r w:rsidR="00882515">
        <w:rPr>
          <w:rFonts w:cstheme="minorHAnsi"/>
        </w:rPr>
        <w:t xml:space="preserve"> DEIA tab.</w:t>
      </w:r>
    </w:p>
    <w:p w14:paraId="4B14B043" w14:textId="278747EC" w:rsidR="00594953" w:rsidRPr="004E7DD3" w:rsidRDefault="00594953" w:rsidP="002257FC">
      <w:pPr>
        <w:spacing w:after="0"/>
        <w:rPr>
          <w:rFonts w:cstheme="minorHAnsi"/>
          <w:b/>
          <w:bCs/>
        </w:rPr>
      </w:pPr>
      <w:r w:rsidRPr="004E7DD3">
        <w:rPr>
          <w:rFonts w:cstheme="minorHAnsi"/>
          <w:b/>
          <w:bCs/>
        </w:rPr>
        <w:t>Purpose:</w:t>
      </w:r>
    </w:p>
    <w:p w14:paraId="025A5913" w14:textId="7A8302E2" w:rsidR="00594953" w:rsidRPr="006048EF" w:rsidRDefault="00BC50AB" w:rsidP="00447964">
      <w:pPr>
        <w:rPr>
          <w:rFonts w:cstheme="minorHAnsi"/>
        </w:rPr>
      </w:pPr>
      <w:r w:rsidRPr="004E7DD3">
        <w:rPr>
          <w:rFonts w:cstheme="minorHAnsi"/>
        </w:rPr>
        <w:t xml:space="preserve">To articulate and celebrate </w:t>
      </w:r>
      <w:r w:rsidR="00377D66" w:rsidRPr="0037378A">
        <w:rPr>
          <w:rFonts w:cstheme="minorHAnsi"/>
        </w:rPr>
        <w:t xml:space="preserve">our </w:t>
      </w:r>
      <w:r w:rsidRPr="0037378A">
        <w:rPr>
          <w:rFonts w:cstheme="minorHAnsi"/>
        </w:rPr>
        <w:t xml:space="preserve">commitment </w:t>
      </w:r>
      <w:r w:rsidR="005F703C" w:rsidRPr="0037378A">
        <w:rPr>
          <w:rFonts w:cstheme="minorHAnsi"/>
        </w:rPr>
        <w:t>to</w:t>
      </w:r>
      <w:r w:rsidR="00E61D8C" w:rsidRPr="0037378A">
        <w:rPr>
          <w:rFonts w:cstheme="minorHAnsi"/>
        </w:rPr>
        <w:t xml:space="preserve"> the</w:t>
      </w:r>
      <w:r w:rsidRPr="0037378A">
        <w:rPr>
          <w:rFonts w:cstheme="minorHAnsi"/>
        </w:rPr>
        <w:t xml:space="preserve"> </w:t>
      </w:r>
      <w:r w:rsidRPr="0037378A">
        <w:rPr>
          <w:rFonts w:cstheme="minorHAnsi"/>
          <w:b/>
          <w:bCs/>
        </w:rPr>
        <w:t>DEI</w:t>
      </w:r>
      <w:r w:rsidR="00170D80">
        <w:rPr>
          <w:rFonts w:cstheme="minorHAnsi"/>
          <w:b/>
          <w:bCs/>
        </w:rPr>
        <w:t>A</w:t>
      </w:r>
      <w:r w:rsidRPr="0037378A">
        <w:rPr>
          <w:rFonts w:cstheme="minorHAnsi"/>
        </w:rPr>
        <w:t xml:space="preserve"> of all faculty, staff, students, trainees, </w:t>
      </w:r>
      <w:r w:rsidR="00882515">
        <w:rPr>
          <w:rFonts w:cstheme="minorHAnsi"/>
        </w:rPr>
        <w:t xml:space="preserve">and patients </w:t>
      </w:r>
      <w:r w:rsidRPr="0037378A">
        <w:rPr>
          <w:rFonts w:cstheme="minorHAnsi"/>
        </w:rPr>
        <w:t xml:space="preserve">in the pursuit of excellence. </w:t>
      </w:r>
      <w:r w:rsidR="00390664" w:rsidRPr="0037378A">
        <w:rPr>
          <w:rFonts w:cstheme="minorHAnsi"/>
        </w:rPr>
        <w:t xml:space="preserve">Advancing </w:t>
      </w:r>
      <w:r w:rsidR="00170D80">
        <w:rPr>
          <w:rFonts w:cstheme="minorHAnsi"/>
        </w:rPr>
        <w:t>DEIA</w:t>
      </w:r>
      <w:r w:rsidR="00390664" w:rsidRPr="0037378A">
        <w:rPr>
          <w:rFonts w:cstheme="minorHAnsi"/>
        </w:rPr>
        <w:t xml:space="preserve"> is central to the </w:t>
      </w:r>
      <w:r w:rsidR="00A94200" w:rsidRPr="0037378A">
        <w:rPr>
          <w:rFonts w:cstheme="minorHAnsi"/>
        </w:rPr>
        <w:t xml:space="preserve">institution’s </w:t>
      </w:r>
      <w:r w:rsidR="00390664" w:rsidRPr="0037378A">
        <w:rPr>
          <w:rFonts w:cstheme="minorHAnsi"/>
        </w:rPr>
        <w:t xml:space="preserve">past, present, and future as it reflects </w:t>
      </w:r>
      <w:r w:rsidR="00A94200" w:rsidRPr="0037378A">
        <w:rPr>
          <w:rFonts w:cstheme="minorHAnsi"/>
        </w:rPr>
        <w:t xml:space="preserve">our </w:t>
      </w:r>
      <w:r w:rsidR="00390664" w:rsidRPr="0037378A">
        <w:rPr>
          <w:rFonts w:cstheme="minorHAnsi"/>
        </w:rPr>
        <w:t xml:space="preserve">core values and is essential to promoting </w:t>
      </w:r>
      <w:r w:rsidR="00E61D8C" w:rsidRPr="006048EF">
        <w:rPr>
          <w:rFonts w:cstheme="minorHAnsi"/>
        </w:rPr>
        <w:t xml:space="preserve">equitable </w:t>
      </w:r>
      <w:r w:rsidR="00390664" w:rsidRPr="006048EF">
        <w:rPr>
          <w:rFonts w:cstheme="minorHAnsi"/>
        </w:rPr>
        <w:t>patient care</w:t>
      </w:r>
      <w:r w:rsidR="00E61D8C" w:rsidRPr="006048EF">
        <w:rPr>
          <w:rFonts w:cstheme="minorHAnsi"/>
        </w:rPr>
        <w:t xml:space="preserve"> and health</w:t>
      </w:r>
      <w:r w:rsidR="00390664" w:rsidRPr="006048EF">
        <w:rPr>
          <w:rFonts w:cstheme="minorHAnsi"/>
        </w:rPr>
        <w:t xml:space="preserve">, </w:t>
      </w:r>
      <w:r w:rsidR="00E61D8C" w:rsidRPr="006048EF">
        <w:rPr>
          <w:rFonts w:cstheme="minorHAnsi"/>
        </w:rPr>
        <w:t>research innovation, public trust</w:t>
      </w:r>
      <w:r w:rsidR="00DA548A" w:rsidRPr="006048EF">
        <w:rPr>
          <w:rFonts w:cstheme="minorHAnsi"/>
        </w:rPr>
        <w:t>,</w:t>
      </w:r>
      <w:r w:rsidR="006E0FFB" w:rsidRPr="006048EF">
        <w:rPr>
          <w:rFonts w:cstheme="minorHAnsi"/>
        </w:rPr>
        <w:t xml:space="preserve"> respect for each other</w:t>
      </w:r>
      <w:r w:rsidR="00DA548A" w:rsidRPr="006048EF">
        <w:rPr>
          <w:rFonts w:cstheme="minorHAnsi"/>
        </w:rPr>
        <w:t>, and the recruitment, advancement, retention, and vitality of diverse faculty, staff, students, and trainees</w:t>
      </w:r>
      <w:r w:rsidR="00390664" w:rsidRPr="006048EF">
        <w:rPr>
          <w:rFonts w:cstheme="minorHAnsi"/>
        </w:rPr>
        <w:t>.</w:t>
      </w:r>
    </w:p>
    <w:p w14:paraId="060E5EE1" w14:textId="5FCC9E6F" w:rsidR="00594953" w:rsidRPr="006048EF" w:rsidRDefault="00594953" w:rsidP="002257FC">
      <w:pPr>
        <w:spacing w:after="0"/>
        <w:rPr>
          <w:rFonts w:cstheme="minorHAnsi"/>
          <w:b/>
          <w:bCs/>
        </w:rPr>
      </w:pPr>
      <w:r w:rsidRPr="006048EF">
        <w:rPr>
          <w:rFonts w:cstheme="minorHAnsi"/>
          <w:b/>
          <w:bCs/>
        </w:rPr>
        <w:t>Dimensions of Diversity</w:t>
      </w:r>
      <w:r w:rsidR="001C08E3" w:rsidRPr="006048EF">
        <w:rPr>
          <w:rFonts w:cstheme="minorHAnsi"/>
          <w:b/>
          <w:bCs/>
        </w:rPr>
        <w:t xml:space="preserve">: </w:t>
      </w:r>
    </w:p>
    <w:p w14:paraId="47E6E490" w14:textId="14A09AC7" w:rsidR="001C08E3" w:rsidRPr="0037378A" w:rsidRDefault="00A94200" w:rsidP="00447964">
      <w:pPr>
        <w:rPr>
          <w:rFonts w:cstheme="minorHAnsi"/>
        </w:rPr>
      </w:pPr>
      <w:r w:rsidRPr="006048EF">
        <w:rPr>
          <w:rFonts w:cstheme="minorHAnsi"/>
        </w:rPr>
        <w:t>Includes members of underrepresented</w:t>
      </w:r>
      <w:r w:rsidR="00664761" w:rsidRPr="006048EF">
        <w:rPr>
          <w:rFonts w:cstheme="minorHAnsi"/>
        </w:rPr>
        <w:t>, u</w:t>
      </w:r>
      <w:r w:rsidRPr="006048EF">
        <w:rPr>
          <w:rFonts w:cstheme="minorHAnsi"/>
        </w:rPr>
        <w:t>nderserved</w:t>
      </w:r>
      <w:r w:rsidR="00664761" w:rsidRPr="006048EF">
        <w:rPr>
          <w:rFonts w:cstheme="minorHAnsi"/>
        </w:rPr>
        <w:t>, or structurally disadvantaged</w:t>
      </w:r>
      <w:r w:rsidRPr="006048EF">
        <w:rPr>
          <w:rFonts w:cstheme="minorHAnsi"/>
        </w:rPr>
        <w:t xml:space="preserve"> </w:t>
      </w:r>
      <w:r w:rsidR="00664761" w:rsidRPr="006048EF">
        <w:rPr>
          <w:rFonts w:cstheme="minorHAnsi"/>
        </w:rPr>
        <w:t xml:space="preserve">groups, </w:t>
      </w:r>
      <w:r w:rsidR="004E7DD3" w:rsidRPr="006048EF">
        <w:rPr>
          <w:rFonts w:cstheme="minorHAnsi"/>
        </w:rPr>
        <w:t xml:space="preserve">e.g., </w:t>
      </w:r>
      <w:r w:rsidRPr="006048EF">
        <w:rPr>
          <w:rFonts w:cstheme="minorHAnsi"/>
        </w:rPr>
        <w:t>ethnic</w:t>
      </w:r>
      <w:r w:rsidR="00664761" w:rsidRPr="006048EF">
        <w:rPr>
          <w:rFonts w:cstheme="minorHAnsi"/>
        </w:rPr>
        <w:t>ity/</w:t>
      </w:r>
      <w:r w:rsidRPr="006048EF">
        <w:rPr>
          <w:rFonts w:cstheme="minorHAnsi"/>
        </w:rPr>
        <w:t>rac</w:t>
      </w:r>
      <w:r w:rsidR="00664761" w:rsidRPr="006048EF">
        <w:rPr>
          <w:rFonts w:cstheme="minorHAnsi"/>
        </w:rPr>
        <w:t xml:space="preserve">e, </w:t>
      </w:r>
      <w:r w:rsidR="004E7DD3" w:rsidRPr="006048EF">
        <w:rPr>
          <w:rFonts w:cstheme="minorHAnsi"/>
        </w:rPr>
        <w:t xml:space="preserve">sex, LGBTQ+, </w:t>
      </w:r>
      <w:r w:rsidR="000664CD">
        <w:rPr>
          <w:rFonts w:cstheme="minorHAnsi"/>
        </w:rPr>
        <w:t>different abilities/accessibility</w:t>
      </w:r>
      <w:r w:rsidR="00664761" w:rsidRPr="0037378A">
        <w:rPr>
          <w:rFonts w:cstheme="minorHAnsi"/>
        </w:rPr>
        <w:t xml:space="preserve">, religion, </w:t>
      </w:r>
      <w:r w:rsidR="004E7DD3" w:rsidRPr="0037378A">
        <w:rPr>
          <w:rFonts w:cstheme="minorHAnsi"/>
        </w:rPr>
        <w:t xml:space="preserve">immigrants, </w:t>
      </w:r>
      <w:r w:rsidR="00664761" w:rsidRPr="0037378A">
        <w:rPr>
          <w:rFonts w:cstheme="minorHAnsi"/>
        </w:rPr>
        <w:t xml:space="preserve">and </w:t>
      </w:r>
      <w:r w:rsidR="006048EF" w:rsidRPr="0037378A">
        <w:rPr>
          <w:rFonts w:cstheme="minorHAnsi"/>
        </w:rPr>
        <w:t>first-generation</w:t>
      </w:r>
      <w:r w:rsidR="00664761" w:rsidRPr="0037378A">
        <w:rPr>
          <w:rFonts w:cstheme="minorHAnsi"/>
        </w:rPr>
        <w:t xml:space="preserve"> college students. </w:t>
      </w:r>
      <w:hyperlink r:id="rId8" w:history="1">
        <w:r w:rsidR="00882515" w:rsidRPr="00882515">
          <w:rPr>
            <w:rStyle w:val="Hyperlink"/>
            <w:rFonts w:cstheme="minorHAnsi"/>
          </w:rPr>
          <w:t>NIH definition link</w:t>
        </w:r>
      </w:hyperlink>
      <w:r w:rsidR="00882515">
        <w:rPr>
          <w:rFonts w:cstheme="minorHAnsi"/>
        </w:rPr>
        <w:t>.</w:t>
      </w:r>
    </w:p>
    <w:p w14:paraId="7F9EE518" w14:textId="033D8F04" w:rsidR="00594953" w:rsidRPr="006048EF" w:rsidRDefault="00594953" w:rsidP="002257FC">
      <w:pPr>
        <w:spacing w:after="0"/>
        <w:rPr>
          <w:rFonts w:cstheme="minorHAnsi"/>
          <w:b/>
          <w:bCs/>
        </w:rPr>
      </w:pPr>
      <w:r w:rsidRPr="006048EF">
        <w:rPr>
          <w:rFonts w:cstheme="minorHAnsi"/>
          <w:b/>
          <w:bCs/>
        </w:rPr>
        <w:t>Guidelines</w:t>
      </w:r>
    </w:p>
    <w:p w14:paraId="3CA9E67A" w14:textId="75F2160E" w:rsidR="00452E3D" w:rsidRPr="006048EF" w:rsidRDefault="00D77581" w:rsidP="00DA548A">
      <w:pPr>
        <w:spacing w:after="0"/>
        <w:rPr>
          <w:rFonts w:cstheme="minorHAnsi"/>
        </w:rPr>
      </w:pPr>
      <w:r w:rsidRPr="00882515">
        <w:rPr>
          <w:rFonts w:cstheme="minorHAnsi"/>
          <w:b/>
          <w:bCs/>
        </w:rPr>
        <w:t>The DEI</w:t>
      </w:r>
      <w:r w:rsidR="00170D80" w:rsidRPr="00882515">
        <w:rPr>
          <w:rFonts w:cstheme="minorHAnsi"/>
          <w:b/>
          <w:bCs/>
        </w:rPr>
        <w:t>A</w:t>
      </w:r>
      <w:r w:rsidRPr="00882515">
        <w:rPr>
          <w:rFonts w:cstheme="minorHAnsi"/>
          <w:b/>
          <w:bCs/>
        </w:rPr>
        <w:t xml:space="preserve"> statement </w:t>
      </w:r>
      <w:r w:rsidR="00170D80" w:rsidRPr="00882515">
        <w:rPr>
          <w:rFonts w:cstheme="minorHAnsi"/>
          <w:b/>
          <w:bCs/>
        </w:rPr>
        <w:t xml:space="preserve">is </w:t>
      </w:r>
      <w:r w:rsidR="00170D80" w:rsidRPr="00882515">
        <w:rPr>
          <w:rFonts w:cstheme="minorHAnsi"/>
          <w:b/>
          <w:bCs/>
          <w:i/>
          <w:iCs/>
        </w:rPr>
        <w:t>optional</w:t>
      </w:r>
      <w:r w:rsidR="00170D80">
        <w:rPr>
          <w:rFonts w:cstheme="minorHAnsi"/>
        </w:rPr>
        <w:t xml:space="preserve">. Faculty can delete </w:t>
      </w:r>
      <w:r w:rsidR="00882515">
        <w:rPr>
          <w:rFonts w:cstheme="minorHAnsi"/>
        </w:rPr>
        <w:t xml:space="preserve">the section </w:t>
      </w:r>
      <w:r w:rsidR="00170D80">
        <w:rPr>
          <w:rFonts w:cstheme="minorHAnsi"/>
        </w:rPr>
        <w:t xml:space="preserve">if not relevant. The DEIA statement </w:t>
      </w:r>
      <w:r w:rsidRPr="006048EF">
        <w:rPr>
          <w:rFonts w:cstheme="minorHAnsi"/>
        </w:rPr>
        <w:t>is an o</w:t>
      </w:r>
      <w:r w:rsidR="001C08E3" w:rsidRPr="006048EF">
        <w:rPr>
          <w:rFonts w:cstheme="minorHAnsi"/>
        </w:rPr>
        <w:t xml:space="preserve">pportunity to </w:t>
      </w:r>
      <w:r w:rsidR="005F703C" w:rsidRPr="006048EF">
        <w:rPr>
          <w:rFonts w:cstheme="minorHAnsi"/>
        </w:rPr>
        <w:t>document</w:t>
      </w:r>
      <w:r w:rsidR="001C08E3" w:rsidRPr="006048EF">
        <w:rPr>
          <w:rFonts w:cstheme="minorHAnsi"/>
        </w:rPr>
        <w:t xml:space="preserve"> your </w:t>
      </w:r>
      <w:r w:rsidR="00390664" w:rsidRPr="006048EF">
        <w:rPr>
          <w:rFonts w:cstheme="minorHAnsi"/>
        </w:rPr>
        <w:t>past</w:t>
      </w:r>
      <w:r w:rsidR="0075217A" w:rsidRPr="006048EF">
        <w:rPr>
          <w:rFonts w:cstheme="minorHAnsi"/>
        </w:rPr>
        <w:t xml:space="preserve"> and</w:t>
      </w:r>
      <w:r w:rsidR="00E61D8C" w:rsidRPr="006048EF">
        <w:rPr>
          <w:rFonts w:cstheme="minorHAnsi"/>
        </w:rPr>
        <w:t xml:space="preserve"> present</w:t>
      </w:r>
      <w:r w:rsidR="00390664" w:rsidRPr="006048EF">
        <w:rPr>
          <w:rFonts w:cstheme="minorHAnsi"/>
        </w:rPr>
        <w:t xml:space="preserve"> </w:t>
      </w:r>
      <w:r w:rsidR="001C08E3" w:rsidRPr="006048EF">
        <w:rPr>
          <w:rFonts w:cstheme="minorHAnsi"/>
        </w:rPr>
        <w:t>contributions to the DEI</w:t>
      </w:r>
      <w:r w:rsidR="00170D80">
        <w:rPr>
          <w:rFonts w:cstheme="minorHAnsi"/>
        </w:rPr>
        <w:t>A</w:t>
      </w:r>
      <w:r w:rsidR="001C08E3" w:rsidRPr="006048EF">
        <w:rPr>
          <w:rFonts w:cstheme="minorHAnsi"/>
        </w:rPr>
        <w:t xml:space="preserve"> of our institution, your field, </w:t>
      </w:r>
      <w:r w:rsidR="004108F4" w:rsidRPr="006048EF">
        <w:rPr>
          <w:rFonts w:cstheme="minorHAnsi"/>
        </w:rPr>
        <w:t>or</w:t>
      </w:r>
      <w:r w:rsidR="001C08E3" w:rsidRPr="006048EF">
        <w:rPr>
          <w:rFonts w:cstheme="minorHAnsi"/>
        </w:rPr>
        <w:t xml:space="preserve"> the broader community in clinical, education, training, </w:t>
      </w:r>
      <w:r w:rsidR="004108F4" w:rsidRPr="006048EF">
        <w:rPr>
          <w:rFonts w:cstheme="minorHAnsi"/>
        </w:rPr>
        <w:t xml:space="preserve">or </w:t>
      </w:r>
      <w:r w:rsidR="001C08E3" w:rsidRPr="006048EF">
        <w:rPr>
          <w:rFonts w:cstheme="minorHAnsi"/>
        </w:rPr>
        <w:t>research</w:t>
      </w:r>
      <w:r w:rsidR="004108F4" w:rsidRPr="006048EF">
        <w:rPr>
          <w:rFonts w:cstheme="minorHAnsi"/>
        </w:rPr>
        <w:t xml:space="preserve">. Such contributions may include fostering inclusion </w:t>
      </w:r>
      <w:r w:rsidR="00882515">
        <w:rPr>
          <w:rFonts w:cstheme="minorHAnsi"/>
        </w:rPr>
        <w:t>(</w:t>
      </w:r>
      <w:r w:rsidR="004108F4" w:rsidRPr="006048EF">
        <w:rPr>
          <w:rFonts w:cstheme="minorHAnsi"/>
        </w:rPr>
        <w:t>belonging</w:t>
      </w:r>
      <w:r w:rsidR="00882515">
        <w:rPr>
          <w:rFonts w:cstheme="minorHAnsi"/>
        </w:rPr>
        <w:t xml:space="preserve"> and uniqueness)</w:t>
      </w:r>
      <w:r w:rsidR="004108F4" w:rsidRPr="006048EF">
        <w:rPr>
          <w:rFonts w:cstheme="minorHAnsi"/>
        </w:rPr>
        <w:t xml:space="preserve">, and providing mentoring, and sponsoring </w:t>
      </w:r>
      <w:r w:rsidR="00882515">
        <w:rPr>
          <w:rFonts w:cstheme="minorHAnsi"/>
        </w:rPr>
        <w:t>of</w:t>
      </w:r>
      <w:r w:rsidR="004108F4" w:rsidRPr="006048EF">
        <w:rPr>
          <w:rFonts w:cstheme="minorHAnsi"/>
        </w:rPr>
        <w:t xml:space="preserve"> diverse individuals.</w:t>
      </w:r>
      <w:r w:rsidR="002257FC" w:rsidRPr="006048EF">
        <w:rPr>
          <w:rFonts w:cstheme="minorHAnsi"/>
        </w:rPr>
        <w:t xml:space="preserve"> </w:t>
      </w:r>
    </w:p>
    <w:p w14:paraId="40F26D34" w14:textId="70D0A760" w:rsidR="00DD0532" w:rsidRPr="006048EF" w:rsidRDefault="00A23B13" w:rsidP="00452E3D">
      <w:pPr>
        <w:pStyle w:val="ListParagraph"/>
        <w:numPr>
          <w:ilvl w:val="0"/>
          <w:numId w:val="129"/>
        </w:numPr>
        <w:rPr>
          <w:rFonts w:cstheme="minorHAnsi"/>
        </w:rPr>
      </w:pPr>
      <w:r w:rsidRPr="006048EF">
        <w:rPr>
          <w:rFonts w:cstheme="minorHAnsi"/>
        </w:rPr>
        <w:t xml:space="preserve">The </w:t>
      </w:r>
      <w:r w:rsidR="00424344" w:rsidRPr="006048EF">
        <w:rPr>
          <w:rFonts w:cstheme="minorHAnsi"/>
        </w:rPr>
        <w:t>DEI</w:t>
      </w:r>
      <w:r w:rsidR="00170D80">
        <w:rPr>
          <w:rFonts w:cstheme="minorHAnsi"/>
        </w:rPr>
        <w:t>A</w:t>
      </w:r>
      <w:r w:rsidRPr="006048EF">
        <w:rPr>
          <w:rFonts w:cstheme="minorHAnsi"/>
        </w:rPr>
        <w:t xml:space="preserve"> </w:t>
      </w:r>
      <w:r w:rsidR="00424344" w:rsidRPr="006048EF">
        <w:rPr>
          <w:rFonts w:cstheme="minorHAnsi"/>
        </w:rPr>
        <w:t xml:space="preserve">statement should be </w:t>
      </w:r>
      <w:r w:rsidRPr="006048EF">
        <w:rPr>
          <w:rFonts w:cstheme="minorHAnsi"/>
        </w:rPr>
        <w:t xml:space="preserve">a </w:t>
      </w:r>
      <w:r w:rsidRPr="006048EF">
        <w:rPr>
          <w:rFonts w:cstheme="minorHAnsi"/>
          <w:b/>
          <w:bCs/>
        </w:rPr>
        <w:t xml:space="preserve">succinct </w:t>
      </w:r>
      <w:r w:rsidR="005F703C" w:rsidRPr="006048EF">
        <w:rPr>
          <w:rFonts w:cstheme="minorHAnsi"/>
          <w:b/>
          <w:bCs/>
        </w:rPr>
        <w:t>list</w:t>
      </w:r>
      <w:r w:rsidR="00424344" w:rsidRPr="006048EF">
        <w:rPr>
          <w:rFonts w:cstheme="minorHAnsi"/>
          <w:b/>
          <w:bCs/>
        </w:rPr>
        <w:t xml:space="preserve"> </w:t>
      </w:r>
      <w:r w:rsidRPr="006048EF">
        <w:rPr>
          <w:rFonts w:cstheme="minorHAnsi"/>
        </w:rPr>
        <w:t xml:space="preserve">of one’s </w:t>
      </w:r>
      <w:r w:rsidR="00424344" w:rsidRPr="006048EF">
        <w:rPr>
          <w:rFonts w:cstheme="minorHAnsi"/>
        </w:rPr>
        <w:t>contribution</w:t>
      </w:r>
      <w:r w:rsidR="005F703C" w:rsidRPr="006048EF">
        <w:rPr>
          <w:rFonts w:cstheme="minorHAnsi"/>
        </w:rPr>
        <w:t>s</w:t>
      </w:r>
      <w:r w:rsidR="00882515">
        <w:rPr>
          <w:rFonts w:cstheme="minorHAnsi"/>
        </w:rPr>
        <w:t>. It need</w:t>
      </w:r>
      <w:r w:rsidR="00452E3D" w:rsidRPr="006048EF">
        <w:rPr>
          <w:rFonts w:cstheme="minorHAnsi"/>
        </w:rPr>
        <w:t xml:space="preserve"> not be redundant with other portions of the CV.</w:t>
      </w:r>
    </w:p>
    <w:p w14:paraId="63A97D24" w14:textId="74161FDB" w:rsidR="00452E3D" w:rsidRDefault="007A650D" w:rsidP="00DA548A">
      <w:pPr>
        <w:pStyle w:val="ListParagraph"/>
        <w:numPr>
          <w:ilvl w:val="0"/>
          <w:numId w:val="129"/>
        </w:numPr>
        <w:rPr>
          <w:rFonts w:cstheme="minorHAnsi"/>
        </w:rPr>
      </w:pPr>
      <w:r w:rsidRPr="006048EF">
        <w:rPr>
          <w:rFonts w:cstheme="minorHAnsi"/>
        </w:rPr>
        <w:t>Do not feel compelled to include</w:t>
      </w:r>
      <w:r w:rsidR="00DA548A" w:rsidRPr="006048EF">
        <w:rPr>
          <w:rFonts w:cstheme="minorHAnsi"/>
        </w:rPr>
        <w:t xml:space="preserve"> </w:t>
      </w:r>
      <w:r w:rsidRPr="006048EF">
        <w:rPr>
          <w:rFonts w:cstheme="minorHAnsi"/>
        </w:rPr>
        <w:t>a</w:t>
      </w:r>
      <w:r w:rsidR="00DA548A" w:rsidRPr="006048EF">
        <w:rPr>
          <w:rFonts w:cstheme="minorHAnsi"/>
        </w:rPr>
        <w:t xml:space="preserve"> </w:t>
      </w:r>
      <w:r w:rsidR="00170D80">
        <w:rPr>
          <w:rFonts w:cstheme="minorHAnsi"/>
        </w:rPr>
        <w:t>DEIA</w:t>
      </w:r>
      <w:r w:rsidR="00DA548A" w:rsidRPr="006048EF">
        <w:rPr>
          <w:rFonts w:cstheme="minorHAnsi"/>
        </w:rPr>
        <w:t xml:space="preserve"> statement</w:t>
      </w:r>
      <w:r w:rsidRPr="006048EF">
        <w:rPr>
          <w:rFonts w:cstheme="minorHAnsi"/>
        </w:rPr>
        <w:t xml:space="preserve"> if it is not relevant </w:t>
      </w:r>
      <w:r w:rsidR="004F0952" w:rsidRPr="006048EF">
        <w:rPr>
          <w:rFonts w:cstheme="minorHAnsi"/>
        </w:rPr>
        <w:t>for your prior contributions</w:t>
      </w:r>
      <w:r w:rsidRPr="006048EF">
        <w:rPr>
          <w:rFonts w:cstheme="minorHAnsi"/>
        </w:rPr>
        <w:t>. However, an aspirational statement in the Personal Statement might be appropriate</w:t>
      </w:r>
      <w:r w:rsidR="00452E3D" w:rsidRPr="006048EF">
        <w:rPr>
          <w:rFonts w:cstheme="minorHAnsi"/>
        </w:rPr>
        <w:t>.</w:t>
      </w:r>
    </w:p>
    <w:p w14:paraId="0FD10A46" w14:textId="11F5999A" w:rsidR="00877B78" w:rsidRPr="006048EF" w:rsidRDefault="00877B78" w:rsidP="00DA548A">
      <w:pPr>
        <w:pStyle w:val="ListParagraph"/>
        <w:numPr>
          <w:ilvl w:val="0"/>
          <w:numId w:val="129"/>
        </w:numPr>
        <w:rPr>
          <w:rFonts w:cstheme="minorHAnsi"/>
        </w:rPr>
      </w:pPr>
      <w:r>
        <w:rPr>
          <w:rFonts w:cstheme="minorHAnsi"/>
        </w:rPr>
        <w:t>Diversity statements have been discussed in higher education websites.</w:t>
      </w:r>
      <w:r>
        <w:rPr>
          <w:rFonts w:cstheme="minorHAnsi"/>
        </w:rPr>
        <w:fldChar w:fldCharType="begin">
          <w:fldData xml:space="preserve">PEVuZE5vdGU+PENpdGU+PEF1dGhvcj5DYW5uaW5nPC9BdXRob3I+PFllYXI+MS8xMS8yMDE5OyBh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</w:fldData>
        </w:fldChar>
      </w:r>
      <w:r w:rsidR="0064580B">
        <w:rPr>
          <w:rFonts w:cstheme="minorHAnsi"/>
        </w:rPr>
        <w:instrText xml:space="preserve"> ADDIN EN.CITE </w:instrText>
      </w:r>
      <w:r w:rsidR="0064580B">
        <w:rPr>
          <w:rFonts w:cstheme="minorHAnsi"/>
        </w:rPr>
        <w:fldChar w:fldCharType="begin">
          <w:fldData xml:space="preserve">PEVuZE5vdGU+PENpdGU+PEF1dGhvcj5DYW5uaW5nPC9BdXRob3I+PFllYXI+MS8xMS8yMDE5OyBh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</w:fldData>
        </w:fldChar>
      </w:r>
      <w:r w:rsidR="0064580B">
        <w:rPr>
          <w:rFonts w:cstheme="minorHAnsi"/>
        </w:rPr>
        <w:instrText xml:space="preserve"> ADDIN EN.CITE.DATA </w:instrText>
      </w:r>
      <w:r w:rsidR="0064580B">
        <w:rPr>
          <w:rFonts w:cstheme="minorHAnsi"/>
        </w:rPr>
      </w:r>
      <w:r w:rsidR="0064580B">
        <w:rPr>
          <w:rFonts w:cstheme="minorHAnsi"/>
        </w:rPr>
        <w:fldChar w:fldCharType="end"/>
      </w:r>
      <w:r>
        <w:rPr>
          <w:rFonts w:cstheme="minorHAnsi"/>
        </w:rPr>
      </w:r>
      <w:r>
        <w:rPr>
          <w:rFonts w:cstheme="minorHAnsi"/>
        </w:rPr>
        <w:fldChar w:fldCharType="separate"/>
      </w:r>
      <w:r w:rsidR="0064580B" w:rsidRPr="0064580B">
        <w:rPr>
          <w:rFonts w:cstheme="minorHAnsi"/>
          <w:noProof/>
          <w:vertAlign w:val="superscript"/>
        </w:rPr>
        <w:t>1-3</w:t>
      </w:r>
      <w:r>
        <w:rPr>
          <w:rFonts w:cstheme="minorHAnsi"/>
        </w:rPr>
        <w:fldChar w:fldCharType="end"/>
      </w:r>
    </w:p>
    <w:p w14:paraId="03D70DEA" w14:textId="7E55665C" w:rsidR="004108F4" w:rsidRPr="006048EF" w:rsidRDefault="004108F4" w:rsidP="002257FC">
      <w:pPr>
        <w:spacing w:after="0"/>
        <w:rPr>
          <w:rFonts w:cstheme="minorHAnsi"/>
          <w:b/>
          <w:bCs/>
        </w:rPr>
      </w:pPr>
      <w:r w:rsidRPr="006048EF">
        <w:rPr>
          <w:rFonts w:cstheme="minorHAnsi"/>
          <w:b/>
          <w:bCs/>
        </w:rPr>
        <w:t>How will the diversity statement be weighed?</w:t>
      </w:r>
    </w:p>
    <w:p w14:paraId="53FB43E7" w14:textId="31C090E2" w:rsidR="007A650D" w:rsidRPr="006048EF" w:rsidRDefault="007A650D" w:rsidP="002257FC">
      <w:pPr>
        <w:pStyle w:val="ListParagraph"/>
        <w:numPr>
          <w:ilvl w:val="0"/>
          <w:numId w:val="126"/>
        </w:numPr>
        <w:rPr>
          <w:rFonts w:cstheme="minorHAnsi"/>
        </w:rPr>
      </w:pPr>
      <w:r w:rsidRPr="006048EF">
        <w:rPr>
          <w:rFonts w:cstheme="minorHAnsi"/>
        </w:rPr>
        <w:t xml:space="preserve">The </w:t>
      </w:r>
      <w:r w:rsidR="00170D80">
        <w:rPr>
          <w:rFonts w:cstheme="minorHAnsi"/>
        </w:rPr>
        <w:t>DEIA</w:t>
      </w:r>
      <w:r w:rsidRPr="006048EF">
        <w:rPr>
          <w:rFonts w:cstheme="minorHAnsi"/>
        </w:rPr>
        <w:t xml:space="preserve"> statement is not an eligibility cr</w:t>
      </w:r>
      <w:r w:rsidR="0048625B" w:rsidRPr="006048EF">
        <w:rPr>
          <w:rFonts w:cstheme="minorHAnsi"/>
        </w:rPr>
        <w:t xml:space="preserve">iterion for appointment or promotion, but it is an opportunity </w:t>
      </w:r>
      <w:r w:rsidR="00E36F05" w:rsidRPr="006048EF">
        <w:rPr>
          <w:rFonts w:cstheme="minorHAnsi"/>
        </w:rPr>
        <w:t xml:space="preserve">to document </w:t>
      </w:r>
      <w:r w:rsidR="0048625B" w:rsidRPr="006048EF">
        <w:rPr>
          <w:rFonts w:cstheme="minorHAnsi"/>
        </w:rPr>
        <w:t xml:space="preserve">your contributions to </w:t>
      </w:r>
      <w:r w:rsidR="00170D80">
        <w:rPr>
          <w:rFonts w:cstheme="minorHAnsi"/>
        </w:rPr>
        <w:t>DEIA</w:t>
      </w:r>
      <w:r w:rsidR="00E36F05" w:rsidRPr="006048EF">
        <w:rPr>
          <w:rFonts w:cstheme="minorHAnsi"/>
        </w:rPr>
        <w:t>.</w:t>
      </w:r>
      <w:r w:rsidR="00170D80">
        <w:rPr>
          <w:rFonts w:cstheme="minorHAnsi"/>
        </w:rPr>
        <w:t xml:space="preserve"> </w:t>
      </w:r>
    </w:p>
    <w:p w14:paraId="14BFE2D6" w14:textId="69436ACA" w:rsidR="00E36F05" w:rsidRPr="006048EF" w:rsidRDefault="00E36F05" w:rsidP="002257FC">
      <w:pPr>
        <w:pStyle w:val="ListParagraph"/>
        <w:numPr>
          <w:ilvl w:val="0"/>
          <w:numId w:val="126"/>
        </w:numPr>
        <w:rPr>
          <w:rFonts w:cstheme="minorHAnsi"/>
        </w:rPr>
      </w:pPr>
      <w:r w:rsidRPr="006048EF">
        <w:rPr>
          <w:rFonts w:cstheme="minorHAnsi"/>
        </w:rPr>
        <w:t xml:space="preserve">The narrative in your Personal Statement may also help </w:t>
      </w:r>
      <w:r w:rsidR="00A94200" w:rsidRPr="006048EF">
        <w:rPr>
          <w:rFonts w:cstheme="minorHAnsi"/>
        </w:rPr>
        <w:t xml:space="preserve">your </w:t>
      </w:r>
      <w:r w:rsidRPr="006048EF">
        <w:rPr>
          <w:rFonts w:cstheme="minorHAnsi"/>
        </w:rPr>
        <w:t xml:space="preserve">Chair craft a letter that recognizes your contributions in alignment with </w:t>
      </w:r>
      <w:r w:rsidR="00A94200" w:rsidRPr="006048EF">
        <w:rPr>
          <w:rFonts w:cstheme="minorHAnsi"/>
        </w:rPr>
        <w:t xml:space="preserve">your department’s </w:t>
      </w:r>
      <w:r w:rsidRPr="006048EF">
        <w:rPr>
          <w:rFonts w:cstheme="minorHAnsi"/>
        </w:rPr>
        <w:t xml:space="preserve">commitment to </w:t>
      </w:r>
      <w:r w:rsidR="00170D80">
        <w:rPr>
          <w:rFonts w:cstheme="minorHAnsi"/>
        </w:rPr>
        <w:t>DEIA</w:t>
      </w:r>
      <w:r w:rsidRPr="006048EF">
        <w:rPr>
          <w:rFonts w:cstheme="minorHAnsi"/>
        </w:rPr>
        <w:t>.</w:t>
      </w:r>
    </w:p>
    <w:p w14:paraId="54E34D83" w14:textId="313B4C72" w:rsidR="0002290D" w:rsidRPr="0037378A" w:rsidRDefault="0002290D" w:rsidP="0002290D">
      <w:pPr>
        <w:spacing w:after="0"/>
        <w:rPr>
          <w:rFonts w:cstheme="minorHAnsi"/>
        </w:rPr>
      </w:pPr>
      <w:r w:rsidRPr="006048EF">
        <w:rPr>
          <w:rFonts w:cstheme="minorHAnsi"/>
          <w:b/>
          <w:bCs/>
        </w:rPr>
        <w:t xml:space="preserve">Examples. </w:t>
      </w:r>
      <w:r w:rsidR="00E36F05" w:rsidRPr="006048EF">
        <w:rPr>
          <w:rFonts w:cstheme="minorHAnsi"/>
        </w:rPr>
        <w:t xml:space="preserve">In listing your contributions in your </w:t>
      </w:r>
      <w:r w:rsidR="006048EF" w:rsidRPr="006048EF">
        <w:rPr>
          <w:rFonts w:cstheme="minorHAnsi"/>
        </w:rPr>
        <w:t>CV,</w:t>
      </w:r>
      <w:r w:rsidR="00E36F05" w:rsidRPr="006048EF">
        <w:rPr>
          <w:rFonts w:cstheme="minorHAnsi"/>
        </w:rPr>
        <w:t xml:space="preserve"> </w:t>
      </w:r>
      <w:r w:rsidR="004E7DD3" w:rsidRPr="006048EF">
        <w:rPr>
          <w:rFonts w:cstheme="minorHAnsi"/>
        </w:rPr>
        <w:t xml:space="preserve">you may </w:t>
      </w:r>
      <w:r w:rsidR="00E36F05" w:rsidRPr="006048EF">
        <w:rPr>
          <w:rFonts w:cstheme="minorHAnsi"/>
        </w:rPr>
        <w:t>consider the following examples. Each may be described in a</w:t>
      </w:r>
      <w:r w:rsidRPr="006048EF">
        <w:rPr>
          <w:rFonts w:cstheme="minorHAnsi"/>
        </w:rPr>
        <w:t xml:space="preserve"> </w:t>
      </w:r>
      <w:r w:rsidRPr="006048EF">
        <w:rPr>
          <w:rFonts w:cstheme="minorHAnsi"/>
          <w:b/>
          <w:bCs/>
        </w:rPr>
        <w:t>summative narrative</w:t>
      </w:r>
      <w:r w:rsidRPr="006048EF">
        <w:rPr>
          <w:rFonts w:cstheme="minorHAnsi"/>
        </w:rPr>
        <w:t xml:space="preserve"> </w:t>
      </w:r>
      <w:r w:rsidR="00E36F05" w:rsidRPr="006048EF">
        <w:rPr>
          <w:rFonts w:cstheme="minorHAnsi"/>
        </w:rPr>
        <w:t>of your</w:t>
      </w:r>
      <w:r w:rsidRPr="006048EF">
        <w:rPr>
          <w:rFonts w:cstheme="minorHAnsi"/>
        </w:rPr>
        <w:t xml:space="preserve"> </w:t>
      </w:r>
      <w:r w:rsidRPr="006048EF">
        <w:rPr>
          <w:rFonts w:cstheme="minorHAnsi"/>
          <w:b/>
          <w:bCs/>
        </w:rPr>
        <w:t>past, current, and planned</w:t>
      </w:r>
      <w:r w:rsidRPr="006048EF">
        <w:rPr>
          <w:rFonts w:cstheme="minorHAnsi"/>
        </w:rPr>
        <w:t xml:space="preserve"> contributions </w:t>
      </w:r>
      <w:r w:rsidR="00E36F05" w:rsidRPr="006048EF">
        <w:rPr>
          <w:rFonts w:cstheme="minorHAnsi"/>
        </w:rPr>
        <w:t>in your Personal Statement</w:t>
      </w:r>
      <w:r w:rsidRPr="006048EF">
        <w:rPr>
          <w:rFonts w:cstheme="minorHAnsi"/>
        </w:rPr>
        <w:t xml:space="preserve">. The </w:t>
      </w:r>
      <w:hyperlink r:id="rId9" w:history="1">
        <w:r w:rsidRPr="00882515">
          <w:rPr>
            <w:rStyle w:val="Hyperlink"/>
            <w:rFonts w:cstheme="minorHAnsi"/>
          </w:rPr>
          <w:t>UCSF</w:t>
        </w:r>
      </w:hyperlink>
      <w:r w:rsidRPr="006048EF">
        <w:rPr>
          <w:rFonts w:cstheme="minorHAnsi"/>
        </w:rPr>
        <w:t xml:space="preserve"> website provides examples</w:t>
      </w:r>
      <w:r w:rsidR="00E36F05" w:rsidRPr="006048EF">
        <w:rPr>
          <w:rFonts w:cstheme="minorHAnsi"/>
        </w:rPr>
        <w:t xml:space="preserve"> of such diversity statements</w:t>
      </w:r>
      <w:r w:rsidRPr="006048EF">
        <w:rPr>
          <w:rFonts w:cstheme="minorHAnsi"/>
        </w:rPr>
        <w:t xml:space="preserve">. </w:t>
      </w:r>
    </w:p>
    <w:p w14:paraId="51DB7774" w14:textId="6EFAE93D" w:rsidR="0010636C" w:rsidRPr="006048EF" w:rsidRDefault="0010636C" w:rsidP="0010636C">
      <w:pPr>
        <w:pStyle w:val="ListParagraph"/>
        <w:numPr>
          <w:ilvl w:val="0"/>
          <w:numId w:val="128"/>
        </w:numPr>
        <w:rPr>
          <w:rFonts w:cstheme="minorHAnsi"/>
          <w:b/>
          <w:bCs/>
        </w:rPr>
      </w:pPr>
      <w:r w:rsidRPr="006048EF">
        <w:rPr>
          <w:rFonts w:cstheme="minorHAnsi"/>
          <w:b/>
          <w:bCs/>
        </w:rPr>
        <w:t xml:space="preserve">Clinical. </w:t>
      </w:r>
      <w:r w:rsidRPr="006048EF">
        <w:rPr>
          <w:rFonts w:cstheme="minorHAnsi"/>
        </w:rPr>
        <w:t>Examples: improving the health of historically structurally marginalized individuals, such as individuals</w:t>
      </w:r>
      <w:r w:rsidR="00170D80">
        <w:rPr>
          <w:rFonts w:cstheme="minorHAnsi"/>
        </w:rPr>
        <w:t>:</w:t>
      </w:r>
      <w:r w:rsidRPr="006048EF">
        <w:rPr>
          <w:rFonts w:cstheme="minorHAnsi"/>
        </w:rPr>
        <w:t xml:space="preserve"> with </w:t>
      </w:r>
      <w:r w:rsidR="004E7DD3" w:rsidRPr="006048EF">
        <w:rPr>
          <w:rFonts w:cstheme="minorHAnsi"/>
        </w:rPr>
        <w:t xml:space="preserve">a </w:t>
      </w:r>
      <w:r w:rsidRPr="006048EF">
        <w:rPr>
          <w:rFonts w:cstheme="minorHAnsi"/>
        </w:rPr>
        <w:t xml:space="preserve">history of incarceration; </w:t>
      </w:r>
      <w:r w:rsidR="00170D80">
        <w:rPr>
          <w:rFonts w:cstheme="minorHAnsi"/>
        </w:rPr>
        <w:t xml:space="preserve">who are </w:t>
      </w:r>
      <w:r w:rsidRPr="006048EF">
        <w:rPr>
          <w:rFonts w:cstheme="minorHAnsi"/>
        </w:rPr>
        <w:t>immigrants; suffering intimate partner violence</w:t>
      </w:r>
      <w:r w:rsidR="00170D80">
        <w:rPr>
          <w:rFonts w:cstheme="minorHAnsi"/>
        </w:rPr>
        <w:t>; who are visually impaired</w:t>
      </w:r>
      <w:r w:rsidRPr="006048EF">
        <w:rPr>
          <w:rFonts w:cstheme="minorHAnsi"/>
        </w:rPr>
        <w:t>.</w:t>
      </w:r>
    </w:p>
    <w:p w14:paraId="2F217D46" w14:textId="1B3F607F" w:rsidR="0002290D" w:rsidRPr="0037378A" w:rsidRDefault="0002290D" w:rsidP="0002290D">
      <w:pPr>
        <w:pStyle w:val="ListParagraph"/>
        <w:numPr>
          <w:ilvl w:val="0"/>
          <w:numId w:val="128"/>
        </w:numPr>
        <w:rPr>
          <w:rFonts w:cstheme="minorHAnsi"/>
          <w:b/>
          <w:bCs/>
        </w:rPr>
      </w:pPr>
      <w:r w:rsidRPr="006048EF">
        <w:rPr>
          <w:rFonts w:cstheme="minorHAnsi"/>
          <w:b/>
          <w:bCs/>
        </w:rPr>
        <w:t xml:space="preserve">Mentoring/sponsoring. </w:t>
      </w:r>
      <w:r w:rsidRPr="006048EF">
        <w:rPr>
          <w:rFonts w:cstheme="minorHAnsi"/>
        </w:rPr>
        <w:t xml:space="preserve">Examples: Mentoring </w:t>
      </w:r>
      <w:r w:rsidR="004F0952" w:rsidRPr="006048EF">
        <w:rPr>
          <w:rFonts w:cstheme="minorHAnsi"/>
        </w:rPr>
        <w:t xml:space="preserve">or sponsoring </w:t>
      </w:r>
      <w:r w:rsidRPr="006048EF">
        <w:rPr>
          <w:rFonts w:cstheme="minorHAnsi"/>
        </w:rPr>
        <w:t xml:space="preserve">diverse faculty, staff, students, and trainees, e.g., </w:t>
      </w:r>
      <w:r w:rsidR="00F23F39">
        <w:rPr>
          <w:rFonts w:cstheme="minorHAnsi"/>
        </w:rPr>
        <w:t>individuals who are: 1</w:t>
      </w:r>
      <w:r w:rsidR="00F23F39" w:rsidRPr="006048EF">
        <w:rPr>
          <w:rFonts w:cstheme="minorHAnsi"/>
          <w:vertAlign w:val="superscript"/>
        </w:rPr>
        <w:t>st</w:t>
      </w:r>
      <w:r w:rsidR="00F23F39">
        <w:rPr>
          <w:rFonts w:cstheme="minorHAnsi"/>
        </w:rPr>
        <w:t xml:space="preserve"> </w:t>
      </w:r>
      <w:r w:rsidRPr="0037378A">
        <w:rPr>
          <w:rFonts w:cstheme="minorHAnsi"/>
        </w:rPr>
        <w:t>gen college students</w:t>
      </w:r>
      <w:r w:rsidR="00F23F39">
        <w:rPr>
          <w:rFonts w:cstheme="minorHAnsi"/>
        </w:rPr>
        <w:t>/</w:t>
      </w:r>
      <w:r w:rsidRPr="0037378A">
        <w:rPr>
          <w:rFonts w:cstheme="minorHAnsi"/>
        </w:rPr>
        <w:t>LGBTQ+</w:t>
      </w:r>
      <w:r w:rsidR="00F23F39">
        <w:rPr>
          <w:rFonts w:cstheme="minorHAnsi"/>
        </w:rPr>
        <w:t>/</w:t>
      </w:r>
      <w:r w:rsidR="00170D80">
        <w:rPr>
          <w:rFonts w:cstheme="minorHAnsi"/>
        </w:rPr>
        <w:t xml:space="preserve">disabled/races/ethnicity </w:t>
      </w:r>
      <w:r w:rsidRPr="0037378A">
        <w:rPr>
          <w:rFonts w:cstheme="minorHAnsi"/>
        </w:rPr>
        <w:t xml:space="preserve">underrepresented in </w:t>
      </w:r>
      <w:r w:rsidR="00EE2648">
        <w:rPr>
          <w:rFonts w:cstheme="minorHAnsi"/>
        </w:rPr>
        <w:t>STEM</w:t>
      </w:r>
      <w:r w:rsidR="004F0952" w:rsidRPr="0037378A">
        <w:rPr>
          <w:rFonts w:cstheme="minorHAnsi"/>
        </w:rPr>
        <w:t>.</w:t>
      </w:r>
    </w:p>
    <w:p w14:paraId="08A169AE" w14:textId="25650025" w:rsidR="0002290D" w:rsidRPr="006048EF" w:rsidRDefault="0010636C" w:rsidP="0002290D">
      <w:pPr>
        <w:pStyle w:val="ListParagraph"/>
        <w:numPr>
          <w:ilvl w:val="0"/>
          <w:numId w:val="128"/>
        </w:numPr>
        <w:rPr>
          <w:rFonts w:cstheme="minorHAnsi"/>
          <w:b/>
          <w:bCs/>
        </w:rPr>
      </w:pPr>
      <w:r w:rsidRPr="0037378A">
        <w:rPr>
          <w:rFonts w:cstheme="minorHAnsi"/>
          <w:b/>
          <w:bCs/>
        </w:rPr>
        <w:t>Education/</w:t>
      </w:r>
      <w:r w:rsidR="0002290D" w:rsidRPr="0037378A">
        <w:rPr>
          <w:rFonts w:cstheme="minorHAnsi"/>
          <w:b/>
          <w:bCs/>
        </w:rPr>
        <w:t xml:space="preserve">Teaching. </w:t>
      </w:r>
      <w:r w:rsidR="0002290D" w:rsidRPr="0037378A">
        <w:rPr>
          <w:rFonts w:cstheme="minorHAnsi"/>
        </w:rPr>
        <w:t xml:space="preserve">Examples: teaching students in the </w:t>
      </w:r>
      <w:r w:rsidR="00A94200" w:rsidRPr="0037378A">
        <w:rPr>
          <w:rFonts w:cstheme="minorHAnsi"/>
        </w:rPr>
        <w:t>BUSM</w:t>
      </w:r>
      <w:r w:rsidR="0002290D" w:rsidRPr="0037378A">
        <w:rPr>
          <w:rFonts w:cstheme="minorHAnsi"/>
        </w:rPr>
        <w:t xml:space="preserve"> Summer Training as Research Scholars</w:t>
      </w:r>
      <w:r w:rsidR="00A94200" w:rsidRPr="0037378A">
        <w:rPr>
          <w:rFonts w:cstheme="minorHAnsi"/>
        </w:rPr>
        <w:t xml:space="preserve"> (ST</w:t>
      </w:r>
      <w:r w:rsidR="004E7DD3" w:rsidRPr="0037378A">
        <w:rPr>
          <w:rFonts w:cstheme="minorHAnsi"/>
        </w:rPr>
        <w:t>a</w:t>
      </w:r>
      <w:r w:rsidR="00A94200" w:rsidRPr="0037378A">
        <w:rPr>
          <w:rFonts w:cstheme="minorHAnsi"/>
        </w:rPr>
        <w:t>RS)</w:t>
      </w:r>
      <w:r w:rsidR="0002290D" w:rsidRPr="0037378A">
        <w:rPr>
          <w:rFonts w:cstheme="minorHAnsi"/>
        </w:rPr>
        <w:t xml:space="preserve"> Program</w:t>
      </w:r>
      <w:r w:rsidR="00A94200" w:rsidRPr="0037378A">
        <w:rPr>
          <w:rFonts w:cstheme="minorHAnsi"/>
        </w:rPr>
        <w:t xml:space="preserve"> or equivalent depa</w:t>
      </w:r>
      <w:r w:rsidR="00A94200" w:rsidRPr="006048EF">
        <w:rPr>
          <w:rFonts w:cstheme="minorHAnsi"/>
        </w:rPr>
        <w:t>rtmental programs</w:t>
      </w:r>
      <w:r w:rsidR="0002290D" w:rsidRPr="006048EF">
        <w:rPr>
          <w:rFonts w:cstheme="minorHAnsi"/>
        </w:rPr>
        <w:t xml:space="preserve">; teaching </w:t>
      </w:r>
      <w:r w:rsidR="00A94200" w:rsidRPr="006048EF">
        <w:rPr>
          <w:rFonts w:cstheme="minorHAnsi"/>
        </w:rPr>
        <w:t>about</w:t>
      </w:r>
      <w:r w:rsidR="0002290D" w:rsidRPr="006048EF">
        <w:rPr>
          <w:rFonts w:cstheme="minorHAnsi"/>
        </w:rPr>
        <w:t xml:space="preserve"> the social determinants of </w:t>
      </w:r>
      <w:r w:rsidR="000225C7" w:rsidRPr="006048EF">
        <w:rPr>
          <w:rFonts w:cstheme="minorHAnsi"/>
        </w:rPr>
        <w:t>health or</w:t>
      </w:r>
      <w:r w:rsidR="00A94200" w:rsidRPr="006048EF">
        <w:rPr>
          <w:rFonts w:cstheme="minorHAnsi"/>
        </w:rPr>
        <w:t xml:space="preserve"> serving as committee member to promote</w:t>
      </w:r>
      <w:r w:rsidR="0002290D" w:rsidRPr="006048EF">
        <w:rPr>
          <w:rFonts w:cstheme="minorHAnsi"/>
        </w:rPr>
        <w:t xml:space="preserve"> resident diversity</w:t>
      </w:r>
      <w:r w:rsidR="00170D80">
        <w:rPr>
          <w:rFonts w:cstheme="minorHAnsi"/>
        </w:rPr>
        <w:t>; developing teaching for neurodiverse students</w:t>
      </w:r>
      <w:r w:rsidR="0002290D" w:rsidRPr="006048EF">
        <w:rPr>
          <w:rFonts w:cstheme="minorHAnsi"/>
        </w:rPr>
        <w:t>.</w:t>
      </w:r>
    </w:p>
    <w:p w14:paraId="0F2A8310" w14:textId="1232584C" w:rsidR="00A94200" w:rsidRPr="006048EF" w:rsidRDefault="0010636C" w:rsidP="0010636C">
      <w:pPr>
        <w:pStyle w:val="ListParagraph"/>
        <w:numPr>
          <w:ilvl w:val="0"/>
          <w:numId w:val="128"/>
        </w:numPr>
        <w:rPr>
          <w:rFonts w:cstheme="minorHAnsi"/>
          <w:b/>
          <w:bCs/>
        </w:rPr>
      </w:pPr>
      <w:r w:rsidRPr="006048EF">
        <w:rPr>
          <w:rFonts w:cstheme="minorHAnsi"/>
          <w:b/>
          <w:bCs/>
        </w:rPr>
        <w:t xml:space="preserve">Research. </w:t>
      </w:r>
      <w:r w:rsidRPr="006048EF">
        <w:rPr>
          <w:rFonts w:cstheme="minorHAnsi"/>
        </w:rPr>
        <w:t xml:space="preserve">Examples: Developing a program to </w:t>
      </w:r>
      <w:r w:rsidR="00A94200" w:rsidRPr="006048EF">
        <w:rPr>
          <w:rFonts w:eastAsia="Times New Roman" w:cstheme="minorHAnsi"/>
          <w:color w:val="171717"/>
          <w:bdr w:val="none" w:sz="0" w:space="0" w:color="auto" w:frame="1"/>
        </w:rPr>
        <w:t>support trainees from diverse groups (defined above) and fostering their career development experiences in preparation for an independent career in health-related research; developing a research program that investigates health inequities in health care delivery.</w:t>
      </w:r>
    </w:p>
    <w:p w14:paraId="02B19648" w14:textId="798210B1" w:rsidR="0010636C" w:rsidRPr="006048EF" w:rsidRDefault="0010636C" w:rsidP="0010636C">
      <w:pPr>
        <w:pStyle w:val="ListParagraph"/>
        <w:numPr>
          <w:ilvl w:val="0"/>
          <w:numId w:val="128"/>
        </w:numPr>
        <w:rPr>
          <w:rFonts w:cstheme="minorHAnsi"/>
          <w:b/>
          <w:bCs/>
        </w:rPr>
      </w:pPr>
      <w:r w:rsidRPr="0037378A">
        <w:rPr>
          <w:rFonts w:cstheme="minorHAnsi"/>
          <w:b/>
          <w:bCs/>
        </w:rPr>
        <w:t xml:space="preserve">Administration. </w:t>
      </w:r>
      <w:r w:rsidRPr="0037378A">
        <w:rPr>
          <w:rFonts w:cstheme="minorHAnsi"/>
        </w:rPr>
        <w:t xml:space="preserve">Examples: </w:t>
      </w:r>
      <w:r w:rsidR="00A94200" w:rsidRPr="0037378A">
        <w:rPr>
          <w:rFonts w:cstheme="minorHAnsi"/>
        </w:rPr>
        <w:t>A</w:t>
      </w:r>
      <w:r w:rsidRPr="0037378A">
        <w:rPr>
          <w:rFonts w:cstheme="minorHAnsi"/>
        </w:rPr>
        <w:t>nalyzing data and improving your clinic’s retention of diverse patients; analyzing data and improving inequities in health metrics for your inpatient service; developing systems to improve access</w:t>
      </w:r>
      <w:r w:rsidR="000664CD">
        <w:rPr>
          <w:rFonts w:cstheme="minorHAnsi"/>
        </w:rPr>
        <w:t>ibility</w:t>
      </w:r>
      <w:r w:rsidRPr="0037378A">
        <w:rPr>
          <w:rFonts w:cstheme="minorHAnsi"/>
        </w:rPr>
        <w:t xml:space="preserve"> to healthcare</w:t>
      </w:r>
      <w:r w:rsidR="004F0952" w:rsidRPr="006048EF">
        <w:rPr>
          <w:rFonts w:cstheme="minorHAnsi"/>
        </w:rPr>
        <w:t xml:space="preserve"> to diverse</w:t>
      </w:r>
      <w:r w:rsidR="000664CD">
        <w:rPr>
          <w:rFonts w:cstheme="minorHAnsi"/>
        </w:rPr>
        <w:t xml:space="preserve">/differently </w:t>
      </w:r>
      <w:r w:rsidR="00170D80">
        <w:rPr>
          <w:rFonts w:cstheme="minorHAnsi"/>
        </w:rPr>
        <w:t xml:space="preserve">abled </w:t>
      </w:r>
      <w:r w:rsidR="004F0952" w:rsidRPr="006048EF">
        <w:rPr>
          <w:rFonts w:cstheme="minorHAnsi"/>
        </w:rPr>
        <w:t>patients</w:t>
      </w:r>
      <w:r w:rsidR="000225C7">
        <w:rPr>
          <w:rFonts w:cstheme="minorHAnsi"/>
        </w:rPr>
        <w:t>; leading a high school STEM summer program for diverse students</w:t>
      </w:r>
      <w:r w:rsidRPr="006048EF">
        <w:rPr>
          <w:rFonts w:cstheme="minorHAnsi"/>
        </w:rPr>
        <w:t xml:space="preserve">. </w:t>
      </w:r>
    </w:p>
    <w:p w14:paraId="2D6ADD89" w14:textId="07ADA59B" w:rsidR="0010636C" w:rsidRPr="006048EF" w:rsidRDefault="0010636C" w:rsidP="0010636C">
      <w:pPr>
        <w:pStyle w:val="ListParagraph"/>
        <w:numPr>
          <w:ilvl w:val="0"/>
          <w:numId w:val="128"/>
        </w:numPr>
        <w:rPr>
          <w:rFonts w:cstheme="minorHAnsi"/>
          <w:b/>
          <w:bCs/>
        </w:rPr>
      </w:pPr>
      <w:r w:rsidRPr="006048EF">
        <w:rPr>
          <w:rFonts w:cstheme="minorHAnsi"/>
          <w:b/>
          <w:bCs/>
        </w:rPr>
        <w:t xml:space="preserve">Institutional citizenship/service. </w:t>
      </w:r>
      <w:r w:rsidRPr="006048EF">
        <w:rPr>
          <w:rFonts w:cstheme="minorHAnsi"/>
        </w:rPr>
        <w:t>Examples: serving on committee</w:t>
      </w:r>
      <w:r w:rsidR="00A94200" w:rsidRPr="006048EF">
        <w:rPr>
          <w:rFonts w:cstheme="minorHAnsi"/>
        </w:rPr>
        <w:t>s that address the inclusion and welfare of students, staff and faculty from diverse groups and backgrounds (as define</w:t>
      </w:r>
      <w:r w:rsidR="00377D66" w:rsidRPr="006048EF">
        <w:rPr>
          <w:rFonts w:cstheme="minorHAnsi"/>
        </w:rPr>
        <w:t>d</w:t>
      </w:r>
      <w:r w:rsidR="00A94200" w:rsidRPr="006048EF">
        <w:rPr>
          <w:rFonts w:cstheme="minorHAnsi"/>
        </w:rPr>
        <w:t xml:space="preserve"> above).</w:t>
      </w:r>
    </w:p>
    <w:p w14:paraId="59B4EDE7" w14:textId="59C5762E" w:rsidR="00877B78" w:rsidRDefault="0002290D" w:rsidP="008A340A">
      <w:pPr>
        <w:pStyle w:val="ListParagraph"/>
        <w:numPr>
          <w:ilvl w:val="0"/>
          <w:numId w:val="128"/>
        </w:numPr>
        <w:rPr>
          <w:rFonts w:cstheme="minorHAnsi"/>
        </w:rPr>
      </w:pPr>
      <w:r w:rsidRPr="006048EF">
        <w:rPr>
          <w:rFonts w:cstheme="minorHAnsi"/>
          <w:b/>
          <w:bCs/>
        </w:rPr>
        <w:t>Community service</w:t>
      </w:r>
      <w:r w:rsidR="0010636C" w:rsidRPr="006048EF">
        <w:rPr>
          <w:rFonts w:cstheme="minorHAnsi"/>
          <w:b/>
          <w:bCs/>
        </w:rPr>
        <w:t xml:space="preserve"> (regional, national, international)</w:t>
      </w:r>
      <w:r w:rsidRPr="006048EF">
        <w:rPr>
          <w:rFonts w:cstheme="minorHAnsi"/>
          <w:b/>
          <w:bCs/>
        </w:rPr>
        <w:t xml:space="preserve">. </w:t>
      </w:r>
      <w:r w:rsidRPr="006048EF">
        <w:rPr>
          <w:rFonts w:cstheme="minorHAnsi"/>
        </w:rPr>
        <w:t xml:space="preserve">Examples: serving on a Boston Public Health Commission’s Racism Task Force; providing health screenings or talks </w:t>
      </w:r>
      <w:r w:rsidR="005E0490" w:rsidRPr="006048EF">
        <w:rPr>
          <w:rFonts w:cstheme="minorHAnsi"/>
        </w:rPr>
        <w:t xml:space="preserve">at community centers and religious gatherings attended by groups underrepresented in </w:t>
      </w:r>
      <w:r w:rsidR="00EE2648">
        <w:rPr>
          <w:rFonts w:cstheme="minorHAnsi"/>
        </w:rPr>
        <w:t>STEM</w:t>
      </w:r>
      <w:r w:rsidRPr="006048EF">
        <w:rPr>
          <w:rFonts w:cstheme="minorHAnsi"/>
        </w:rPr>
        <w:t>;</w:t>
      </w:r>
      <w:r w:rsidR="004F0952" w:rsidRPr="006048EF">
        <w:rPr>
          <w:rFonts w:cstheme="minorHAnsi"/>
        </w:rPr>
        <w:t xml:space="preserve"> </w:t>
      </w:r>
      <w:r w:rsidR="00B15209" w:rsidRPr="006048EF">
        <w:rPr>
          <w:rFonts w:cstheme="minorHAnsi"/>
        </w:rPr>
        <w:t>serving on your national professional organization’s Diversity Committee; Co-authoring a scientific statement for national organization on Structural Determinants of Health</w:t>
      </w:r>
      <w:r w:rsidR="000664CD">
        <w:rPr>
          <w:rFonts w:cstheme="minorHAnsi"/>
        </w:rPr>
        <w:t xml:space="preserve"> or Accessibility.</w:t>
      </w:r>
    </w:p>
    <w:p w14:paraId="5B1C3F87" w14:textId="77777777" w:rsidR="00877B78" w:rsidRPr="0064580B" w:rsidRDefault="00877B78" w:rsidP="0064580B">
      <w:pPr>
        <w:rPr>
          <w:rFonts w:cstheme="minorHAnsi"/>
        </w:rPr>
      </w:pPr>
    </w:p>
    <w:p w14:paraId="09A4F463" w14:textId="77777777" w:rsidR="0064580B" w:rsidRPr="0064580B" w:rsidRDefault="00877B78" w:rsidP="0064580B">
      <w:pPr>
        <w:pStyle w:val="EndNoteBibliographyTitle"/>
        <w:rPr>
          <w:b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64580B" w:rsidRPr="0064580B">
        <w:rPr>
          <w:b/>
        </w:rPr>
        <w:t>References</w:t>
      </w:r>
    </w:p>
    <w:p w14:paraId="6FD46877" w14:textId="77777777" w:rsidR="0064580B" w:rsidRPr="0064580B" w:rsidRDefault="0064580B" w:rsidP="0064580B">
      <w:pPr>
        <w:pStyle w:val="EndNoteBibliographyTitle"/>
        <w:rPr>
          <w:b/>
        </w:rPr>
      </w:pPr>
    </w:p>
    <w:p w14:paraId="3F0F9E72" w14:textId="1B521FBD" w:rsidR="0064580B" w:rsidRPr="0064580B" w:rsidRDefault="0064580B" w:rsidP="0064580B">
      <w:pPr>
        <w:pStyle w:val="EndNoteBibliography"/>
        <w:spacing w:after="0"/>
      </w:pPr>
      <w:r w:rsidRPr="0064580B">
        <w:t>1.</w:t>
      </w:r>
      <w:r w:rsidRPr="0064580B">
        <w:tab/>
        <w:t xml:space="preserve">Canning CM and Reddick RJ. In Defense of Diversity Statements; </w:t>
      </w:r>
      <w:hyperlink r:id="rId10" w:history="1">
        <w:r w:rsidRPr="0064580B">
          <w:rPr>
            <w:rStyle w:val="Hyperlink"/>
            <w:rFonts w:cs="Calibri"/>
          </w:rPr>
          <w:t>https://www.chronicle.com/article/in-defense-of-diversity-statements/</w:t>
        </w:r>
      </w:hyperlink>
      <w:r w:rsidRPr="0064580B">
        <w:t xml:space="preserve">. </w:t>
      </w:r>
      <w:r w:rsidRPr="0064580B">
        <w:rPr>
          <w:i/>
        </w:rPr>
        <w:t>Chronicle of Higher Education</w:t>
      </w:r>
      <w:r w:rsidRPr="0064580B">
        <w:t xml:space="preserve">. 1/11/2019; accessed 2/20/2022. </w:t>
      </w:r>
    </w:p>
    <w:p w14:paraId="1D8DE750" w14:textId="738047DF" w:rsidR="0064580B" w:rsidRPr="0064580B" w:rsidRDefault="0064580B" w:rsidP="0064580B">
      <w:pPr>
        <w:pStyle w:val="EndNoteBibliography"/>
        <w:spacing w:after="0"/>
      </w:pPr>
      <w:r w:rsidRPr="0064580B">
        <w:t>2.</w:t>
      </w:r>
      <w:r w:rsidRPr="0064580B">
        <w:tab/>
        <w:t xml:space="preserve">Reyes V. Demystifying the Diversity Statement. </w:t>
      </w:r>
      <w:r w:rsidRPr="0064580B">
        <w:rPr>
          <w:i/>
        </w:rPr>
        <w:t xml:space="preserve">Inside Higher Ed </w:t>
      </w:r>
      <w:hyperlink r:id="rId11" w:history="1">
        <w:r w:rsidRPr="0064580B">
          <w:rPr>
            <w:rStyle w:val="Hyperlink"/>
            <w:rFonts w:cs="Calibri"/>
            <w:i/>
          </w:rPr>
          <w:t>https://wwwinsidehigheredcom/advice/2018/01/25/how-write-effective-diversity-statement-job-candidate-opinion</w:t>
        </w:r>
      </w:hyperlink>
      <w:r w:rsidRPr="0064580B">
        <w:rPr>
          <w:i/>
        </w:rPr>
        <w:t xml:space="preserve"> Accessed 3/4/2022</w:t>
      </w:r>
      <w:r w:rsidRPr="0064580B">
        <w:t xml:space="preserve">. 1/25/2018. </w:t>
      </w:r>
    </w:p>
    <w:p w14:paraId="2F80243A" w14:textId="31145150" w:rsidR="0064580B" w:rsidRPr="0064580B" w:rsidRDefault="0064580B" w:rsidP="0064580B">
      <w:pPr>
        <w:pStyle w:val="EndNoteBibliography"/>
      </w:pPr>
      <w:r w:rsidRPr="0064580B">
        <w:t>3.</w:t>
      </w:r>
      <w:r w:rsidRPr="0064580B">
        <w:tab/>
        <w:t xml:space="preserve">Golash-Boza T. The Effective Diversity Statement. </w:t>
      </w:r>
      <w:r w:rsidRPr="0064580B">
        <w:rPr>
          <w:i/>
        </w:rPr>
        <w:t xml:space="preserve">Inside Higher Ed </w:t>
      </w:r>
      <w:hyperlink r:id="rId12" w:history="1">
        <w:r w:rsidRPr="0064580B">
          <w:rPr>
            <w:rStyle w:val="Hyperlink"/>
            <w:rFonts w:cs="Calibri"/>
            <w:i/>
          </w:rPr>
          <w:t>https://wwwinsidehigheredcom/advice/2016/06/10/how-write-effective-diversity-statement-essay</w:t>
        </w:r>
      </w:hyperlink>
      <w:r w:rsidRPr="0064580B">
        <w:rPr>
          <w:i/>
        </w:rPr>
        <w:t xml:space="preserve"> Accessed 3/4/2022</w:t>
      </w:r>
      <w:r w:rsidRPr="0064580B">
        <w:t xml:space="preserve">. 6/10/2016. </w:t>
      </w:r>
    </w:p>
    <w:p w14:paraId="55886E0F" w14:textId="731CB607" w:rsidR="002E3DCB" w:rsidRPr="008A340A" w:rsidRDefault="00877B78" w:rsidP="00E5647A">
      <w:r>
        <w:fldChar w:fldCharType="end"/>
      </w:r>
    </w:p>
    <w:sectPr w:rsidR="002E3DCB" w:rsidRPr="008A340A" w:rsidSect="004F0952">
      <w:headerReference w:type="default" r:id="rId13"/>
      <w:footerReference w:type="default" r:id="rId14"/>
      <w:pgSz w:w="12240" w:h="15840" w:code="1"/>
      <w:pgMar w:top="720" w:right="720" w:bottom="720" w:left="720" w:header="360" w:footer="36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F04ED44" w14:textId="77777777" w:rsidR="00FF33E0" w:rsidRDefault="00FF33E0" w:rsidP="00823BFB">
      <w:pPr>
        <w:spacing w:after="0"/>
      </w:pPr>
      <w:r>
        <w:separator/>
      </w:r>
    </w:p>
  </w:endnote>
  <w:endnote w:type="continuationSeparator" w:id="0">
    <w:p w14:paraId="6E6EC1B1" w14:textId="77777777" w:rsidR="00FF33E0" w:rsidRDefault="00FF33E0" w:rsidP="00823BFB">
      <w:pPr>
        <w:spacing w:after="0"/>
      </w:pPr>
      <w:r>
        <w:continuationSeparator/>
      </w:r>
    </w:p>
  </w:endnote>
  <w:endnote w:type="continuationNotice" w:id="1">
    <w:p w14:paraId="4D5F8E5E" w14:textId="77777777" w:rsidR="00FF33E0" w:rsidRDefault="00FF33E0">
      <w:pPr>
        <w:spacing w:after="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29B8480" w14:textId="3ACA7F22" w:rsidR="00E77F51" w:rsidRDefault="00E77F51" w:rsidP="00F14CFF">
    <w:pPr>
      <w:pStyle w:val="Footer"/>
      <w:pBdr>
        <w:top w:val="single" w:sz="4" w:space="1" w:color="1F4E79" w:themeColor="accent1" w:themeShade="80"/>
      </w:pBdr>
    </w:pPr>
    <w:r w:rsidRPr="00744ACC">
      <w:t xml:space="preserve">Page </w:t>
    </w:r>
    <w:r w:rsidRPr="00744ACC">
      <w:rPr>
        <w:b/>
        <w:bCs/>
      </w:rPr>
      <w:fldChar w:fldCharType="begin"/>
    </w:r>
    <w:r w:rsidRPr="00744ACC">
      <w:rPr>
        <w:b/>
        <w:bCs/>
      </w:rPr>
      <w:instrText xml:space="preserve"> PAGE  \* Arabic  \* MERGEFORMAT </w:instrText>
    </w:r>
    <w:r w:rsidRPr="00744ACC">
      <w:rPr>
        <w:b/>
        <w:bCs/>
      </w:rPr>
      <w:fldChar w:fldCharType="separate"/>
    </w:r>
    <w:r>
      <w:rPr>
        <w:b/>
        <w:bCs/>
        <w:noProof/>
      </w:rPr>
      <w:t>1</w:t>
    </w:r>
    <w:r w:rsidRPr="00744ACC">
      <w:rPr>
        <w:b/>
        <w:bCs/>
      </w:rPr>
      <w:fldChar w:fldCharType="end"/>
    </w:r>
    <w:r w:rsidRPr="00744ACC">
      <w:t xml:space="preserve"> of </w:t>
    </w:r>
    <w:r w:rsidRPr="00744ACC">
      <w:rPr>
        <w:b/>
        <w:bCs/>
      </w:rPr>
      <w:fldChar w:fldCharType="begin"/>
    </w:r>
    <w:r w:rsidRPr="00744ACC">
      <w:rPr>
        <w:b/>
        <w:bCs/>
      </w:rPr>
      <w:instrText xml:space="preserve"> NUMPAGES  \* Arabic  \* MERGEFORMAT </w:instrText>
    </w:r>
    <w:r w:rsidRPr="00744ACC">
      <w:rPr>
        <w:b/>
        <w:bCs/>
      </w:rPr>
      <w:fldChar w:fldCharType="separate"/>
    </w:r>
    <w:r>
      <w:rPr>
        <w:b/>
        <w:bCs/>
        <w:noProof/>
      </w:rPr>
      <w:t>1</w:t>
    </w:r>
    <w:r w:rsidRPr="00744ACC">
      <w:rPr>
        <w:b/>
        <w:bCs/>
      </w:rPr>
      <w:fldChar w:fldCharType="end"/>
    </w:r>
    <w:r>
      <w:ptab w:relativeTo="margin" w:alignment="center" w:leader="none"/>
    </w:r>
    <w:r>
      <w:ptab w:relativeTo="margin" w:alignment="right" w:leader="none"/>
    </w:r>
    <w:r>
      <w:fldChar w:fldCharType="begin"/>
    </w:r>
    <w:r>
      <w:instrText xml:space="preserve"> DATE \@ "MMMM d, yyyy" </w:instrText>
    </w:r>
    <w:r>
      <w:fldChar w:fldCharType="separate"/>
    </w:r>
    <w:r w:rsidR="00EE2648">
      <w:rPr>
        <w:noProof/>
      </w:rPr>
      <w:t>March 4, 2022</w:t>
    </w: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2E57BA7" w14:textId="77777777" w:rsidR="00FF33E0" w:rsidRDefault="00FF33E0" w:rsidP="00823BFB">
      <w:pPr>
        <w:spacing w:after="0"/>
      </w:pPr>
      <w:r>
        <w:separator/>
      </w:r>
    </w:p>
  </w:footnote>
  <w:footnote w:type="continuationSeparator" w:id="0">
    <w:p w14:paraId="61F9338A" w14:textId="77777777" w:rsidR="00FF33E0" w:rsidRDefault="00FF33E0" w:rsidP="00823BFB">
      <w:pPr>
        <w:spacing w:after="0"/>
      </w:pPr>
      <w:r>
        <w:continuationSeparator/>
      </w:r>
    </w:p>
  </w:footnote>
  <w:footnote w:type="continuationNotice" w:id="1">
    <w:p w14:paraId="658C0EB0" w14:textId="77777777" w:rsidR="00FF33E0" w:rsidRDefault="00FF33E0">
      <w:pPr>
        <w:spacing w:after="0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E13B284" w14:textId="7D02D5D6" w:rsidR="00E77F51" w:rsidRPr="00882515" w:rsidRDefault="00882515" w:rsidP="00882515">
    <w:pPr>
      <w:pStyle w:val="Header"/>
      <w:pBdr>
        <w:bottom w:val="single" w:sz="4" w:space="1" w:color="1F4E79" w:themeColor="accent1" w:themeShade="80"/>
      </w:pBdr>
      <w:jc w:val="center"/>
      <w:rPr>
        <w:sz w:val="20"/>
        <w:szCs w:val="20"/>
      </w:rPr>
    </w:pPr>
    <w:r>
      <w:rPr>
        <w:b/>
        <w:bCs/>
        <w:sz w:val="20"/>
        <w:szCs w:val="20"/>
      </w:rPr>
      <w:t>Considerations</w:t>
    </w:r>
    <w:r w:rsidR="005D6BD5" w:rsidRPr="00882515">
      <w:rPr>
        <w:b/>
        <w:bCs/>
        <w:sz w:val="20"/>
        <w:szCs w:val="20"/>
      </w:rPr>
      <w:t xml:space="preserve"> </w:t>
    </w:r>
    <w:r w:rsidRPr="00882515">
      <w:rPr>
        <w:b/>
        <w:bCs/>
        <w:sz w:val="20"/>
        <w:szCs w:val="20"/>
      </w:rPr>
      <w:t>for</w:t>
    </w:r>
    <w:r w:rsidR="0028094C" w:rsidRPr="00882515">
      <w:rPr>
        <w:b/>
        <w:bCs/>
        <w:sz w:val="20"/>
        <w:szCs w:val="20"/>
      </w:rPr>
      <w:t xml:space="preserve"> Diversity, Equity, Inclusion, </w:t>
    </w:r>
    <w:r w:rsidRPr="00882515">
      <w:rPr>
        <w:b/>
        <w:bCs/>
        <w:sz w:val="20"/>
        <w:szCs w:val="20"/>
      </w:rPr>
      <w:t>&amp;</w:t>
    </w:r>
    <w:r w:rsidR="0028094C" w:rsidRPr="00882515">
      <w:rPr>
        <w:b/>
        <w:bCs/>
        <w:sz w:val="20"/>
        <w:szCs w:val="20"/>
      </w:rPr>
      <w:t xml:space="preserve"> </w:t>
    </w:r>
    <w:r w:rsidR="00170D80" w:rsidRPr="00882515">
      <w:rPr>
        <w:b/>
        <w:bCs/>
        <w:sz w:val="20"/>
        <w:szCs w:val="20"/>
      </w:rPr>
      <w:t>Accessibility</w:t>
    </w:r>
    <w:r w:rsidR="0028094C" w:rsidRPr="00882515">
      <w:rPr>
        <w:b/>
        <w:bCs/>
        <w:sz w:val="20"/>
        <w:szCs w:val="20"/>
      </w:rPr>
      <w:t xml:space="preserve"> (DEI</w:t>
    </w:r>
    <w:r w:rsidR="00170D80" w:rsidRPr="00882515">
      <w:rPr>
        <w:b/>
        <w:bCs/>
        <w:sz w:val="20"/>
        <w:szCs w:val="20"/>
      </w:rPr>
      <w:t>A</w:t>
    </w:r>
    <w:r w:rsidR="0028094C" w:rsidRPr="00882515">
      <w:rPr>
        <w:b/>
        <w:bCs/>
        <w:sz w:val="20"/>
        <w:szCs w:val="20"/>
      </w:rPr>
      <w:t>) Section</w:t>
    </w:r>
    <w:r>
      <w:rPr>
        <w:b/>
        <w:bCs/>
        <w:sz w:val="20"/>
        <w:szCs w:val="20"/>
      </w:rPr>
      <w:t>s</w:t>
    </w:r>
    <w:r w:rsidR="0028094C" w:rsidRPr="00882515">
      <w:rPr>
        <w:b/>
        <w:bCs/>
        <w:sz w:val="20"/>
        <w:szCs w:val="20"/>
      </w:rPr>
      <w:t xml:space="preserve"> </w:t>
    </w:r>
    <w:r>
      <w:rPr>
        <w:b/>
        <w:bCs/>
        <w:sz w:val="20"/>
        <w:szCs w:val="20"/>
      </w:rPr>
      <w:t>on</w:t>
    </w:r>
    <w:r w:rsidR="0028094C" w:rsidRPr="00882515">
      <w:rPr>
        <w:b/>
        <w:bCs/>
        <w:sz w:val="20"/>
        <w:szCs w:val="20"/>
      </w:rPr>
      <w:t xml:space="preserve"> the </w:t>
    </w:r>
    <w:r w:rsidRPr="00882515">
      <w:rPr>
        <w:b/>
        <w:bCs/>
        <w:sz w:val="20"/>
        <w:szCs w:val="20"/>
      </w:rPr>
      <w:t xml:space="preserve">BU </w:t>
    </w:r>
    <w:r w:rsidR="0028094C" w:rsidRPr="00882515">
      <w:rPr>
        <w:b/>
        <w:bCs/>
        <w:sz w:val="20"/>
        <w:szCs w:val="20"/>
      </w:rPr>
      <w:t>CV</w:t>
    </w:r>
    <w:r w:rsidRPr="00882515">
      <w:rPr>
        <w:b/>
        <w:bCs/>
        <w:sz w:val="20"/>
        <w:szCs w:val="20"/>
      </w:rPr>
      <w:t xml:space="preserve">, </w:t>
    </w:r>
    <w:r w:rsidR="0028094C" w:rsidRPr="00882515">
      <w:rPr>
        <w:b/>
        <w:bCs/>
        <w:sz w:val="20"/>
        <w:szCs w:val="20"/>
      </w:rPr>
      <w:t>Personal Statement</w:t>
    </w:r>
    <w:r w:rsidRPr="00882515">
      <w:rPr>
        <w:b/>
        <w:bCs/>
        <w:sz w:val="20"/>
        <w:szCs w:val="20"/>
      </w:rPr>
      <w:t xml:space="preserve">, </w:t>
    </w:r>
    <w:r>
      <w:rPr>
        <w:b/>
        <w:bCs/>
        <w:sz w:val="20"/>
        <w:szCs w:val="20"/>
      </w:rPr>
      <w:t xml:space="preserve">&amp; </w:t>
    </w:r>
    <w:r w:rsidRPr="00882515">
      <w:rPr>
        <w:b/>
        <w:bCs/>
        <w:sz w:val="20"/>
        <w:szCs w:val="20"/>
      </w:rPr>
      <w:t>BU Profile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07B9A"/>
    <w:multiLevelType w:val="multilevel"/>
    <w:tmpl w:val="00000001"/>
    <w:name w:val="HTML-List1"/>
    <w:lvl w:ilvl="0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1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2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3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4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5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6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7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8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</w:abstractNum>
  <w:abstractNum w:abstractNumId="1" w15:restartNumberingAfterBreak="0">
    <w:nsid w:val="00007BB9"/>
    <w:multiLevelType w:val="multilevel"/>
    <w:tmpl w:val="00000002"/>
    <w:name w:val="HTML-List2"/>
    <w:lvl w:ilvl="0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1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2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3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4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5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6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7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8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</w:abstractNum>
  <w:abstractNum w:abstractNumId="2" w15:restartNumberingAfterBreak="0">
    <w:nsid w:val="00007BC9"/>
    <w:multiLevelType w:val="multilevel"/>
    <w:tmpl w:val="00000003"/>
    <w:name w:val="HTML-List3"/>
    <w:lvl w:ilvl="0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1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2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3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4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5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6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7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8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</w:abstractNum>
  <w:abstractNum w:abstractNumId="3" w15:restartNumberingAfterBreak="0">
    <w:nsid w:val="00007BCA"/>
    <w:multiLevelType w:val="multilevel"/>
    <w:tmpl w:val="00000004"/>
    <w:name w:val="HTML-List4"/>
    <w:lvl w:ilvl="0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1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2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3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4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5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6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7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8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</w:abstractNum>
  <w:abstractNum w:abstractNumId="4" w15:restartNumberingAfterBreak="0">
    <w:nsid w:val="00007BD8"/>
    <w:multiLevelType w:val="multilevel"/>
    <w:tmpl w:val="00000005"/>
    <w:name w:val="HTML-List5"/>
    <w:lvl w:ilvl="0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1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2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3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4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5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6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7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8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</w:abstractNum>
  <w:abstractNum w:abstractNumId="5" w15:restartNumberingAfterBreak="0">
    <w:nsid w:val="00007BD9"/>
    <w:multiLevelType w:val="multilevel"/>
    <w:tmpl w:val="00000006"/>
    <w:name w:val="HTML-List6"/>
    <w:lvl w:ilvl="0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1">
      <w:start w:val="1"/>
      <w:numFmt w:val="bullet"/>
      <w:lvlText w:val="○"/>
      <w:lvlJc w:val="left"/>
    </w:lvl>
    <w:lvl w:ilvl="2">
      <w:start w:val="1"/>
      <w:numFmt w:val="bullet"/>
      <w:lvlText w:val="○"/>
      <w:lvlJc w:val="left"/>
    </w:lvl>
    <w:lvl w:ilvl="3">
      <w:start w:val="1"/>
      <w:numFmt w:val="bullet"/>
      <w:lvlText w:val="○"/>
      <w:lvlJc w:val="left"/>
    </w:lvl>
    <w:lvl w:ilvl="4">
      <w:start w:val="1"/>
      <w:numFmt w:val="bullet"/>
      <w:lvlText w:val="○"/>
      <w:lvlJc w:val="left"/>
    </w:lvl>
    <w:lvl w:ilvl="5">
      <w:start w:val="1"/>
      <w:numFmt w:val="bullet"/>
      <w:lvlText w:val="○"/>
      <w:lvlJc w:val="left"/>
    </w:lvl>
    <w:lvl w:ilvl="6">
      <w:start w:val="1"/>
      <w:numFmt w:val="bullet"/>
      <w:lvlText w:val="○"/>
      <w:lvlJc w:val="left"/>
    </w:lvl>
    <w:lvl w:ilvl="7">
      <w:start w:val="1"/>
      <w:numFmt w:val="bullet"/>
      <w:lvlText w:val="○"/>
      <w:lvlJc w:val="left"/>
    </w:lvl>
    <w:lvl w:ilvl="8">
      <w:start w:val="1"/>
      <w:numFmt w:val="bullet"/>
      <w:lvlText w:val="○"/>
      <w:lvlJc w:val="left"/>
    </w:lvl>
  </w:abstractNum>
  <w:abstractNum w:abstractNumId="6" w15:restartNumberingAfterBreak="0">
    <w:nsid w:val="00007BE8"/>
    <w:multiLevelType w:val="multilevel"/>
    <w:tmpl w:val="00000007"/>
    <w:name w:val="HTML-List7"/>
    <w:lvl w:ilvl="0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1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2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3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4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5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6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7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8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</w:abstractNum>
  <w:abstractNum w:abstractNumId="7" w15:restartNumberingAfterBreak="0">
    <w:nsid w:val="00007BF8"/>
    <w:multiLevelType w:val="multilevel"/>
    <w:tmpl w:val="00000008"/>
    <w:name w:val="HTML-List8"/>
    <w:lvl w:ilvl="0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1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2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3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4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5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6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7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8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</w:abstractNum>
  <w:abstractNum w:abstractNumId="8" w15:restartNumberingAfterBreak="0">
    <w:nsid w:val="00007C07"/>
    <w:multiLevelType w:val="multilevel"/>
    <w:tmpl w:val="00000009"/>
    <w:name w:val="HTML-List9"/>
    <w:lvl w:ilvl="0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1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2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3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4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5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6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7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8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</w:abstractNum>
  <w:abstractNum w:abstractNumId="9" w15:restartNumberingAfterBreak="0">
    <w:nsid w:val="00007C08"/>
    <w:multiLevelType w:val="multilevel"/>
    <w:tmpl w:val="0000000A"/>
    <w:name w:val="HTML-List10"/>
    <w:lvl w:ilvl="0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1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2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3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4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5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6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7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8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</w:abstractNum>
  <w:abstractNum w:abstractNumId="10" w15:restartNumberingAfterBreak="0">
    <w:nsid w:val="00007C17"/>
    <w:multiLevelType w:val="multilevel"/>
    <w:tmpl w:val="0000000B"/>
    <w:name w:val="HTML-List11"/>
    <w:lvl w:ilvl="0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1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2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3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4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5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6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7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8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</w:abstractNum>
  <w:abstractNum w:abstractNumId="11" w15:restartNumberingAfterBreak="0">
    <w:nsid w:val="00007CD2"/>
    <w:multiLevelType w:val="multilevel"/>
    <w:tmpl w:val="0000000C"/>
    <w:name w:val="HTML-List12"/>
    <w:lvl w:ilvl="0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1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2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3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4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5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6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7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8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</w:abstractNum>
  <w:abstractNum w:abstractNumId="12" w15:restartNumberingAfterBreak="0">
    <w:nsid w:val="00007CE2"/>
    <w:multiLevelType w:val="multilevel"/>
    <w:tmpl w:val="0000000D"/>
    <w:name w:val="HTML-List13"/>
    <w:lvl w:ilvl="0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1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2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3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4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5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6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7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8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</w:abstractNum>
  <w:abstractNum w:abstractNumId="13" w15:restartNumberingAfterBreak="0">
    <w:nsid w:val="00007D4F"/>
    <w:multiLevelType w:val="multilevel"/>
    <w:tmpl w:val="0000000E"/>
    <w:name w:val="HTML-List14"/>
    <w:lvl w:ilvl="0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1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2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3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4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5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6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7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  <w:lvl w:ilvl="8">
      <w:start w:val="1"/>
      <w:numFmt w:val="bullet"/>
      <w:lvlText w:val="·"/>
      <w:lvlJc w:val="left"/>
      <w:rPr>
        <w:rFonts w:ascii="Symbol" w:hAnsi="Symbol" w:cs="Symbol"/>
        <w:color w:val="000000"/>
        <w:sz w:val="22"/>
      </w:rPr>
    </w:lvl>
  </w:abstractNum>
  <w:abstractNum w:abstractNumId="14" w15:restartNumberingAfterBreak="0">
    <w:nsid w:val="006F5B1D"/>
    <w:multiLevelType w:val="multilevel"/>
    <w:tmpl w:val="47D2CE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5" w15:restartNumberingAfterBreak="0">
    <w:nsid w:val="008E6516"/>
    <w:multiLevelType w:val="multilevel"/>
    <w:tmpl w:val="A0FEE2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6" w15:restartNumberingAfterBreak="0">
    <w:nsid w:val="02F51AA5"/>
    <w:multiLevelType w:val="multilevel"/>
    <w:tmpl w:val="E0EA1C7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7" w15:restartNumberingAfterBreak="0">
    <w:nsid w:val="030160F8"/>
    <w:multiLevelType w:val="multilevel"/>
    <w:tmpl w:val="A93A9C8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8" w15:restartNumberingAfterBreak="0">
    <w:nsid w:val="03272AE7"/>
    <w:multiLevelType w:val="multilevel"/>
    <w:tmpl w:val="2F52D96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9" w15:restartNumberingAfterBreak="0">
    <w:nsid w:val="05BA51FC"/>
    <w:multiLevelType w:val="multilevel"/>
    <w:tmpl w:val="0B88D7A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0" w15:restartNumberingAfterBreak="0">
    <w:nsid w:val="05C9186C"/>
    <w:multiLevelType w:val="multilevel"/>
    <w:tmpl w:val="1674E39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1" w15:restartNumberingAfterBreak="0">
    <w:nsid w:val="074A6369"/>
    <w:multiLevelType w:val="multilevel"/>
    <w:tmpl w:val="E2183E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2" w15:restartNumberingAfterBreak="0">
    <w:nsid w:val="0AE347F2"/>
    <w:multiLevelType w:val="multilevel"/>
    <w:tmpl w:val="B7FA87B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3" w15:restartNumberingAfterBreak="0">
    <w:nsid w:val="0CE5639D"/>
    <w:multiLevelType w:val="hybridMultilevel"/>
    <w:tmpl w:val="AAB6A5F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0D192D98"/>
    <w:multiLevelType w:val="multilevel"/>
    <w:tmpl w:val="B60EED0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5" w15:restartNumberingAfterBreak="0">
    <w:nsid w:val="0D3021E8"/>
    <w:multiLevelType w:val="multilevel"/>
    <w:tmpl w:val="0F245ED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6" w15:restartNumberingAfterBreak="0">
    <w:nsid w:val="0F9169E1"/>
    <w:multiLevelType w:val="multilevel"/>
    <w:tmpl w:val="41C0F82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7" w15:restartNumberingAfterBreak="0">
    <w:nsid w:val="1109430E"/>
    <w:multiLevelType w:val="multilevel"/>
    <w:tmpl w:val="6854C07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8" w15:restartNumberingAfterBreak="0">
    <w:nsid w:val="120D2C08"/>
    <w:multiLevelType w:val="multilevel"/>
    <w:tmpl w:val="E7622E8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9" w15:restartNumberingAfterBreak="0">
    <w:nsid w:val="13D63D9C"/>
    <w:multiLevelType w:val="multilevel"/>
    <w:tmpl w:val="82DCAE5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0" w15:restartNumberingAfterBreak="0">
    <w:nsid w:val="16BF4299"/>
    <w:multiLevelType w:val="multilevel"/>
    <w:tmpl w:val="5DD631F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1" w15:restartNumberingAfterBreak="0">
    <w:nsid w:val="17344F50"/>
    <w:multiLevelType w:val="multilevel"/>
    <w:tmpl w:val="D9B2409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2" w15:restartNumberingAfterBreak="0">
    <w:nsid w:val="17C4781A"/>
    <w:multiLevelType w:val="hybridMultilevel"/>
    <w:tmpl w:val="C1067DD4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3" w15:restartNumberingAfterBreak="0">
    <w:nsid w:val="17F40E8F"/>
    <w:multiLevelType w:val="multilevel"/>
    <w:tmpl w:val="53182E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4" w15:restartNumberingAfterBreak="0">
    <w:nsid w:val="19296CD4"/>
    <w:multiLevelType w:val="multilevel"/>
    <w:tmpl w:val="A516E08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5" w15:restartNumberingAfterBreak="0">
    <w:nsid w:val="198F3211"/>
    <w:multiLevelType w:val="multilevel"/>
    <w:tmpl w:val="09B272B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6" w15:restartNumberingAfterBreak="0">
    <w:nsid w:val="1B2C1D08"/>
    <w:multiLevelType w:val="multilevel"/>
    <w:tmpl w:val="0764004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7" w15:restartNumberingAfterBreak="0">
    <w:nsid w:val="1B426604"/>
    <w:multiLevelType w:val="multilevel"/>
    <w:tmpl w:val="CC58D24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8" w15:restartNumberingAfterBreak="0">
    <w:nsid w:val="1BE733E6"/>
    <w:multiLevelType w:val="multilevel"/>
    <w:tmpl w:val="5F68716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9" w15:restartNumberingAfterBreak="0">
    <w:nsid w:val="1C80233D"/>
    <w:multiLevelType w:val="multilevel"/>
    <w:tmpl w:val="2BF83DE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0" w15:restartNumberingAfterBreak="0">
    <w:nsid w:val="1CEE0A16"/>
    <w:multiLevelType w:val="hybridMultilevel"/>
    <w:tmpl w:val="F1468D7E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1D2D6D1E"/>
    <w:multiLevelType w:val="multilevel"/>
    <w:tmpl w:val="E80E04C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2" w15:restartNumberingAfterBreak="0">
    <w:nsid w:val="1D4C2838"/>
    <w:multiLevelType w:val="hybridMultilevel"/>
    <w:tmpl w:val="6B3C41D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3" w15:restartNumberingAfterBreak="0">
    <w:nsid w:val="1DFF6E1F"/>
    <w:multiLevelType w:val="multilevel"/>
    <w:tmpl w:val="D9203DF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4" w15:restartNumberingAfterBreak="0">
    <w:nsid w:val="1E863F01"/>
    <w:multiLevelType w:val="multilevel"/>
    <w:tmpl w:val="8F80B05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5" w15:restartNumberingAfterBreak="0">
    <w:nsid w:val="20D3077B"/>
    <w:multiLevelType w:val="multilevel"/>
    <w:tmpl w:val="51C2D3A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6" w15:restartNumberingAfterBreak="0">
    <w:nsid w:val="213A60B9"/>
    <w:multiLevelType w:val="multilevel"/>
    <w:tmpl w:val="C290CA8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7" w15:restartNumberingAfterBreak="0">
    <w:nsid w:val="224E4A37"/>
    <w:multiLevelType w:val="multilevel"/>
    <w:tmpl w:val="B2D066C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8" w15:restartNumberingAfterBreak="0">
    <w:nsid w:val="2254236D"/>
    <w:multiLevelType w:val="multilevel"/>
    <w:tmpl w:val="7F24FA2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9" w15:restartNumberingAfterBreak="0">
    <w:nsid w:val="228617C1"/>
    <w:multiLevelType w:val="multilevel"/>
    <w:tmpl w:val="DD300EE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50" w15:restartNumberingAfterBreak="0">
    <w:nsid w:val="235079D1"/>
    <w:multiLevelType w:val="multilevel"/>
    <w:tmpl w:val="1E38A6E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51" w15:restartNumberingAfterBreak="0">
    <w:nsid w:val="243E14BE"/>
    <w:multiLevelType w:val="multilevel"/>
    <w:tmpl w:val="0794F6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52" w15:restartNumberingAfterBreak="0">
    <w:nsid w:val="2483644F"/>
    <w:multiLevelType w:val="multilevel"/>
    <w:tmpl w:val="128249D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53" w15:restartNumberingAfterBreak="0">
    <w:nsid w:val="256848AD"/>
    <w:multiLevelType w:val="multilevel"/>
    <w:tmpl w:val="C25E374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54" w15:restartNumberingAfterBreak="0">
    <w:nsid w:val="25C9488B"/>
    <w:multiLevelType w:val="multilevel"/>
    <w:tmpl w:val="8786980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55" w15:restartNumberingAfterBreak="0">
    <w:nsid w:val="261A691C"/>
    <w:multiLevelType w:val="hybridMultilevel"/>
    <w:tmpl w:val="5734EE7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>
      <w:start w:val="1"/>
      <w:numFmt w:val="decimal"/>
      <w:lvlText w:val="%4."/>
      <w:lvlJc w:val="left"/>
      <w:pPr>
        <w:ind w:left="2520" w:hanging="360"/>
      </w:pPr>
    </w:lvl>
    <w:lvl w:ilvl="4" w:tplc="04090019">
      <w:start w:val="1"/>
      <w:numFmt w:val="lowerLetter"/>
      <w:lvlText w:val="%5."/>
      <w:lvlJc w:val="left"/>
      <w:pPr>
        <w:ind w:left="3240" w:hanging="360"/>
      </w:pPr>
    </w:lvl>
    <w:lvl w:ilvl="5" w:tplc="0409001B">
      <w:start w:val="1"/>
      <w:numFmt w:val="lowerRoman"/>
      <w:lvlText w:val="%6."/>
      <w:lvlJc w:val="right"/>
      <w:pPr>
        <w:ind w:left="3960" w:hanging="180"/>
      </w:pPr>
    </w:lvl>
    <w:lvl w:ilvl="6" w:tplc="0409000F">
      <w:start w:val="1"/>
      <w:numFmt w:val="decimal"/>
      <w:lvlText w:val="%7."/>
      <w:lvlJc w:val="left"/>
      <w:pPr>
        <w:ind w:left="4680" w:hanging="360"/>
      </w:pPr>
    </w:lvl>
    <w:lvl w:ilvl="7" w:tplc="04090019">
      <w:start w:val="1"/>
      <w:numFmt w:val="lowerLetter"/>
      <w:lvlText w:val="%8."/>
      <w:lvlJc w:val="left"/>
      <w:pPr>
        <w:ind w:left="5400" w:hanging="360"/>
      </w:pPr>
    </w:lvl>
    <w:lvl w:ilvl="8" w:tplc="0409001B">
      <w:start w:val="1"/>
      <w:numFmt w:val="lowerRoman"/>
      <w:lvlText w:val="%9."/>
      <w:lvlJc w:val="right"/>
      <w:pPr>
        <w:ind w:left="6120" w:hanging="180"/>
      </w:pPr>
    </w:lvl>
  </w:abstractNum>
  <w:abstractNum w:abstractNumId="56" w15:restartNumberingAfterBreak="0">
    <w:nsid w:val="262A5501"/>
    <w:multiLevelType w:val="multilevel"/>
    <w:tmpl w:val="B47ED3B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57" w15:restartNumberingAfterBreak="0">
    <w:nsid w:val="26E12D71"/>
    <w:multiLevelType w:val="multilevel"/>
    <w:tmpl w:val="248094D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58" w15:restartNumberingAfterBreak="0">
    <w:nsid w:val="291B359E"/>
    <w:multiLevelType w:val="multilevel"/>
    <w:tmpl w:val="5FEC39C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59" w15:restartNumberingAfterBreak="0">
    <w:nsid w:val="29711B4F"/>
    <w:multiLevelType w:val="multilevel"/>
    <w:tmpl w:val="A75E3DF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60" w15:restartNumberingAfterBreak="0">
    <w:nsid w:val="2B843372"/>
    <w:multiLevelType w:val="multilevel"/>
    <w:tmpl w:val="C0D8BBE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61" w15:restartNumberingAfterBreak="0">
    <w:nsid w:val="2C22508F"/>
    <w:multiLevelType w:val="hybridMultilevel"/>
    <w:tmpl w:val="FF4EF888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2" w15:restartNumberingAfterBreak="0">
    <w:nsid w:val="2F243B69"/>
    <w:multiLevelType w:val="multilevel"/>
    <w:tmpl w:val="F4109B5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63" w15:restartNumberingAfterBreak="0">
    <w:nsid w:val="33021CD0"/>
    <w:multiLevelType w:val="multilevel"/>
    <w:tmpl w:val="420089E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64" w15:restartNumberingAfterBreak="0">
    <w:nsid w:val="336D0E73"/>
    <w:multiLevelType w:val="multilevel"/>
    <w:tmpl w:val="1F80ED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65" w15:restartNumberingAfterBreak="0">
    <w:nsid w:val="338A0025"/>
    <w:multiLevelType w:val="multilevel"/>
    <w:tmpl w:val="892CFBA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66" w15:restartNumberingAfterBreak="0">
    <w:nsid w:val="34D46F1E"/>
    <w:multiLevelType w:val="multilevel"/>
    <w:tmpl w:val="5752524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67" w15:restartNumberingAfterBreak="0">
    <w:nsid w:val="357F085E"/>
    <w:multiLevelType w:val="multilevel"/>
    <w:tmpl w:val="39467EB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68" w15:restartNumberingAfterBreak="0">
    <w:nsid w:val="366907B0"/>
    <w:multiLevelType w:val="multilevel"/>
    <w:tmpl w:val="597C50A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69" w15:restartNumberingAfterBreak="0">
    <w:nsid w:val="38BE0EE3"/>
    <w:multiLevelType w:val="multilevel"/>
    <w:tmpl w:val="8B5E302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70" w15:restartNumberingAfterBreak="0">
    <w:nsid w:val="39830E69"/>
    <w:multiLevelType w:val="multilevel"/>
    <w:tmpl w:val="FDBA83F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71" w15:restartNumberingAfterBreak="0">
    <w:nsid w:val="3993016A"/>
    <w:multiLevelType w:val="hybridMultilevel"/>
    <w:tmpl w:val="FAFC4A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2" w15:restartNumberingAfterBreak="0">
    <w:nsid w:val="3B33609A"/>
    <w:multiLevelType w:val="hybridMultilevel"/>
    <w:tmpl w:val="77324FF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3" w15:restartNumberingAfterBreak="0">
    <w:nsid w:val="3B38155A"/>
    <w:multiLevelType w:val="multilevel"/>
    <w:tmpl w:val="AFAC0B4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74" w15:restartNumberingAfterBreak="0">
    <w:nsid w:val="3E4804AD"/>
    <w:multiLevelType w:val="multilevel"/>
    <w:tmpl w:val="1982FF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75" w15:restartNumberingAfterBreak="0">
    <w:nsid w:val="3F0B3A1F"/>
    <w:multiLevelType w:val="multilevel"/>
    <w:tmpl w:val="F16C41C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76" w15:restartNumberingAfterBreak="0">
    <w:nsid w:val="3F1D0705"/>
    <w:multiLevelType w:val="multilevel"/>
    <w:tmpl w:val="03F6590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77" w15:restartNumberingAfterBreak="0">
    <w:nsid w:val="400965B6"/>
    <w:multiLevelType w:val="multilevel"/>
    <w:tmpl w:val="9C560C9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78" w15:restartNumberingAfterBreak="0">
    <w:nsid w:val="409C5248"/>
    <w:multiLevelType w:val="multilevel"/>
    <w:tmpl w:val="A718B1D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79" w15:restartNumberingAfterBreak="0">
    <w:nsid w:val="40C15EBF"/>
    <w:multiLevelType w:val="multilevel"/>
    <w:tmpl w:val="40AEC5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80" w15:restartNumberingAfterBreak="0">
    <w:nsid w:val="40C44E0E"/>
    <w:multiLevelType w:val="multilevel"/>
    <w:tmpl w:val="74428B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81" w15:restartNumberingAfterBreak="0">
    <w:nsid w:val="40DB4358"/>
    <w:multiLevelType w:val="multilevel"/>
    <w:tmpl w:val="B8E854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82" w15:restartNumberingAfterBreak="0">
    <w:nsid w:val="41133F26"/>
    <w:multiLevelType w:val="multilevel"/>
    <w:tmpl w:val="9B582A1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83" w15:restartNumberingAfterBreak="0">
    <w:nsid w:val="42452585"/>
    <w:multiLevelType w:val="multilevel"/>
    <w:tmpl w:val="264EE4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84" w15:restartNumberingAfterBreak="0">
    <w:nsid w:val="427427E9"/>
    <w:multiLevelType w:val="hybridMultilevel"/>
    <w:tmpl w:val="AD7E407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5" w15:restartNumberingAfterBreak="0">
    <w:nsid w:val="43A9629A"/>
    <w:multiLevelType w:val="multilevel"/>
    <w:tmpl w:val="EE5CF86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86" w15:restartNumberingAfterBreak="0">
    <w:nsid w:val="44885075"/>
    <w:multiLevelType w:val="multilevel"/>
    <w:tmpl w:val="B106A0A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87" w15:restartNumberingAfterBreak="0">
    <w:nsid w:val="450E63C6"/>
    <w:multiLevelType w:val="multilevel"/>
    <w:tmpl w:val="E278BA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88" w15:restartNumberingAfterBreak="0">
    <w:nsid w:val="46514391"/>
    <w:multiLevelType w:val="multilevel"/>
    <w:tmpl w:val="8B748AA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89" w15:restartNumberingAfterBreak="0">
    <w:nsid w:val="48B50B11"/>
    <w:multiLevelType w:val="multilevel"/>
    <w:tmpl w:val="81A40CE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90" w15:restartNumberingAfterBreak="0">
    <w:nsid w:val="490931F0"/>
    <w:multiLevelType w:val="multilevel"/>
    <w:tmpl w:val="0144E33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91" w15:restartNumberingAfterBreak="0">
    <w:nsid w:val="49784A17"/>
    <w:multiLevelType w:val="multilevel"/>
    <w:tmpl w:val="145C5C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2" w15:restartNumberingAfterBreak="0">
    <w:nsid w:val="4C2B4B6E"/>
    <w:multiLevelType w:val="multilevel"/>
    <w:tmpl w:val="097631F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93" w15:restartNumberingAfterBreak="0">
    <w:nsid w:val="4D224622"/>
    <w:multiLevelType w:val="multilevel"/>
    <w:tmpl w:val="73109E1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94" w15:restartNumberingAfterBreak="0">
    <w:nsid w:val="508840F9"/>
    <w:multiLevelType w:val="multilevel"/>
    <w:tmpl w:val="900A563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95" w15:restartNumberingAfterBreak="0">
    <w:nsid w:val="50BE5148"/>
    <w:multiLevelType w:val="multilevel"/>
    <w:tmpl w:val="FB82637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96" w15:restartNumberingAfterBreak="0">
    <w:nsid w:val="517F449F"/>
    <w:multiLevelType w:val="multilevel"/>
    <w:tmpl w:val="97DC540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97" w15:restartNumberingAfterBreak="0">
    <w:nsid w:val="52AE25A2"/>
    <w:multiLevelType w:val="multilevel"/>
    <w:tmpl w:val="C83C478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98" w15:restartNumberingAfterBreak="0">
    <w:nsid w:val="52F70A73"/>
    <w:multiLevelType w:val="multilevel"/>
    <w:tmpl w:val="0D1AF2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99" w15:restartNumberingAfterBreak="0">
    <w:nsid w:val="530537CE"/>
    <w:multiLevelType w:val="multilevel"/>
    <w:tmpl w:val="540E2D9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00" w15:restartNumberingAfterBreak="0">
    <w:nsid w:val="53EA1140"/>
    <w:multiLevelType w:val="multilevel"/>
    <w:tmpl w:val="F726177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01" w15:restartNumberingAfterBreak="0">
    <w:nsid w:val="548239FC"/>
    <w:multiLevelType w:val="multilevel"/>
    <w:tmpl w:val="8DB8472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2" w15:restartNumberingAfterBreak="0">
    <w:nsid w:val="56B101A2"/>
    <w:multiLevelType w:val="multilevel"/>
    <w:tmpl w:val="949215E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03" w15:restartNumberingAfterBreak="0">
    <w:nsid w:val="593D531E"/>
    <w:multiLevelType w:val="multilevel"/>
    <w:tmpl w:val="BAA8312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04" w15:restartNumberingAfterBreak="0">
    <w:nsid w:val="597F1E8F"/>
    <w:multiLevelType w:val="multilevel"/>
    <w:tmpl w:val="03B0E1D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05" w15:restartNumberingAfterBreak="0">
    <w:nsid w:val="599F769E"/>
    <w:multiLevelType w:val="multilevel"/>
    <w:tmpl w:val="99B42B4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06" w15:restartNumberingAfterBreak="0">
    <w:nsid w:val="5AAA76A3"/>
    <w:multiLevelType w:val="multilevel"/>
    <w:tmpl w:val="5CDCB90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07" w15:restartNumberingAfterBreak="0">
    <w:nsid w:val="5AB464D1"/>
    <w:multiLevelType w:val="multilevel"/>
    <w:tmpl w:val="0A9C51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08" w15:restartNumberingAfterBreak="0">
    <w:nsid w:val="5AD56621"/>
    <w:multiLevelType w:val="multilevel"/>
    <w:tmpl w:val="8E5AA57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09" w15:restartNumberingAfterBreak="0">
    <w:nsid w:val="5B713A02"/>
    <w:multiLevelType w:val="multilevel"/>
    <w:tmpl w:val="35A684C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10" w15:restartNumberingAfterBreak="0">
    <w:nsid w:val="5C795A80"/>
    <w:multiLevelType w:val="multilevel"/>
    <w:tmpl w:val="6034FEB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11" w15:restartNumberingAfterBreak="0">
    <w:nsid w:val="5CFA3DAF"/>
    <w:multiLevelType w:val="hybridMultilevel"/>
    <w:tmpl w:val="69F6A2E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2" w15:restartNumberingAfterBreak="0">
    <w:nsid w:val="5DB37523"/>
    <w:multiLevelType w:val="multilevel"/>
    <w:tmpl w:val="0546927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13" w15:restartNumberingAfterBreak="0">
    <w:nsid w:val="5ECB4B41"/>
    <w:multiLevelType w:val="multilevel"/>
    <w:tmpl w:val="A6BE3D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14" w15:restartNumberingAfterBreak="0">
    <w:nsid w:val="5F797703"/>
    <w:multiLevelType w:val="multilevel"/>
    <w:tmpl w:val="E9C4AFA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15" w15:restartNumberingAfterBreak="0">
    <w:nsid w:val="60E27E1C"/>
    <w:multiLevelType w:val="multilevel"/>
    <w:tmpl w:val="880EF2A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16" w15:restartNumberingAfterBreak="0">
    <w:nsid w:val="61FF304C"/>
    <w:multiLevelType w:val="multilevel"/>
    <w:tmpl w:val="0BBEC9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17" w15:restartNumberingAfterBreak="0">
    <w:nsid w:val="64653D05"/>
    <w:multiLevelType w:val="multilevel"/>
    <w:tmpl w:val="47B8C39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18" w15:restartNumberingAfterBreak="0">
    <w:nsid w:val="66CA2189"/>
    <w:multiLevelType w:val="multilevel"/>
    <w:tmpl w:val="85ACB2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19" w15:restartNumberingAfterBreak="0">
    <w:nsid w:val="670205B3"/>
    <w:multiLevelType w:val="multilevel"/>
    <w:tmpl w:val="8EC8F7A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20" w15:restartNumberingAfterBreak="0">
    <w:nsid w:val="67242AE2"/>
    <w:multiLevelType w:val="multilevel"/>
    <w:tmpl w:val="B568FDF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21" w15:restartNumberingAfterBreak="0">
    <w:nsid w:val="681B1F3D"/>
    <w:multiLevelType w:val="multilevel"/>
    <w:tmpl w:val="623ABE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22" w15:restartNumberingAfterBreak="0">
    <w:nsid w:val="68D57165"/>
    <w:multiLevelType w:val="multilevel"/>
    <w:tmpl w:val="01FEC30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23" w15:restartNumberingAfterBreak="0">
    <w:nsid w:val="68F14471"/>
    <w:multiLevelType w:val="multilevel"/>
    <w:tmpl w:val="BAFE3F2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24" w15:restartNumberingAfterBreak="0">
    <w:nsid w:val="69D14BE0"/>
    <w:multiLevelType w:val="hybridMultilevel"/>
    <w:tmpl w:val="39FAA9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5" w15:restartNumberingAfterBreak="0">
    <w:nsid w:val="6A4103BB"/>
    <w:multiLevelType w:val="multilevel"/>
    <w:tmpl w:val="926A750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26" w15:restartNumberingAfterBreak="0">
    <w:nsid w:val="6BE33D93"/>
    <w:multiLevelType w:val="multilevel"/>
    <w:tmpl w:val="F09E7B4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27" w15:restartNumberingAfterBreak="0">
    <w:nsid w:val="6C001AB2"/>
    <w:multiLevelType w:val="multilevel"/>
    <w:tmpl w:val="BB0C434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28" w15:restartNumberingAfterBreak="0">
    <w:nsid w:val="6CB10C76"/>
    <w:multiLevelType w:val="multilevel"/>
    <w:tmpl w:val="76EA564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29" w15:restartNumberingAfterBreak="0">
    <w:nsid w:val="6D1055F8"/>
    <w:multiLevelType w:val="multilevel"/>
    <w:tmpl w:val="96BAF74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30" w15:restartNumberingAfterBreak="0">
    <w:nsid w:val="6D9C406D"/>
    <w:multiLevelType w:val="multilevel"/>
    <w:tmpl w:val="B3648C5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31" w15:restartNumberingAfterBreak="0">
    <w:nsid w:val="6E243828"/>
    <w:multiLevelType w:val="multilevel"/>
    <w:tmpl w:val="0660D6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32" w15:restartNumberingAfterBreak="0">
    <w:nsid w:val="6EC01BEF"/>
    <w:multiLevelType w:val="multilevel"/>
    <w:tmpl w:val="B8C4E56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33" w15:restartNumberingAfterBreak="0">
    <w:nsid w:val="707D4D8C"/>
    <w:multiLevelType w:val="hybridMultilevel"/>
    <w:tmpl w:val="34F63184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>
      <w:start w:val="1"/>
      <w:numFmt w:val="decimal"/>
      <w:lvlText w:val="%4."/>
      <w:lvlJc w:val="left"/>
      <w:pPr>
        <w:ind w:left="2520" w:hanging="360"/>
      </w:pPr>
    </w:lvl>
    <w:lvl w:ilvl="4" w:tplc="04090019">
      <w:start w:val="1"/>
      <w:numFmt w:val="lowerLetter"/>
      <w:lvlText w:val="%5."/>
      <w:lvlJc w:val="left"/>
      <w:pPr>
        <w:ind w:left="3240" w:hanging="360"/>
      </w:pPr>
    </w:lvl>
    <w:lvl w:ilvl="5" w:tplc="0409001B">
      <w:start w:val="1"/>
      <w:numFmt w:val="lowerRoman"/>
      <w:lvlText w:val="%6."/>
      <w:lvlJc w:val="right"/>
      <w:pPr>
        <w:ind w:left="3960" w:hanging="180"/>
      </w:pPr>
    </w:lvl>
    <w:lvl w:ilvl="6" w:tplc="0409000F">
      <w:start w:val="1"/>
      <w:numFmt w:val="decimal"/>
      <w:lvlText w:val="%7."/>
      <w:lvlJc w:val="left"/>
      <w:pPr>
        <w:ind w:left="4680" w:hanging="360"/>
      </w:pPr>
    </w:lvl>
    <w:lvl w:ilvl="7" w:tplc="04090019">
      <w:start w:val="1"/>
      <w:numFmt w:val="lowerLetter"/>
      <w:lvlText w:val="%8."/>
      <w:lvlJc w:val="left"/>
      <w:pPr>
        <w:ind w:left="5400" w:hanging="360"/>
      </w:pPr>
    </w:lvl>
    <w:lvl w:ilvl="8" w:tplc="0409001B">
      <w:start w:val="1"/>
      <w:numFmt w:val="lowerRoman"/>
      <w:lvlText w:val="%9."/>
      <w:lvlJc w:val="right"/>
      <w:pPr>
        <w:ind w:left="6120" w:hanging="180"/>
      </w:pPr>
    </w:lvl>
  </w:abstractNum>
  <w:abstractNum w:abstractNumId="134" w15:restartNumberingAfterBreak="0">
    <w:nsid w:val="71203872"/>
    <w:multiLevelType w:val="multilevel"/>
    <w:tmpl w:val="3666302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5" w15:restartNumberingAfterBreak="0">
    <w:nsid w:val="71EA697B"/>
    <w:multiLevelType w:val="multilevel"/>
    <w:tmpl w:val="A03EF10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36" w15:restartNumberingAfterBreak="0">
    <w:nsid w:val="73346135"/>
    <w:multiLevelType w:val="multilevel"/>
    <w:tmpl w:val="07EC3E0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37" w15:restartNumberingAfterBreak="0">
    <w:nsid w:val="77833C6F"/>
    <w:multiLevelType w:val="multilevel"/>
    <w:tmpl w:val="6164906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38" w15:restartNumberingAfterBreak="0">
    <w:nsid w:val="77A424DD"/>
    <w:multiLevelType w:val="hybridMultilevel"/>
    <w:tmpl w:val="BCF47A3A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>
      <w:start w:val="1"/>
      <w:numFmt w:val="decimal"/>
      <w:lvlText w:val="%4."/>
      <w:lvlJc w:val="left"/>
      <w:pPr>
        <w:ind w:left="2520" w:hanging="360"/>
      </w:pPr>
    </w:lvl>
    <w:lvl w:ilvl="4" w:tplc="04090019">
      <w:start w:val="1"/>
      <w:numFmt w:val="lowerLetter"/>
      <w:lvlText w:val="%5."/>
      <w:lvlJc w:val="left"/>
      <w:pPr>
        <w:ind w:left="3240" w:hanging="360"/>
      </w:pPr>
    </w:lvl>
    <w:lvl w:ilvl="5" w:tplc="0409001B">
      <w:start w:val="1"/>
      <w:numFmt w:val="lowerRoman"/>
      <w:lvlText w:val="%6."/>
      <w:lvlJc w:val="right"/>
      <w:pPr>
        <w:ind w:left="3960" w:hanging="180"/>
      </w:pPr>
    </w:lvl>
    <w:lvl w:ilvl="6" w:tplc="0409000F">
      <w:start w:val="1"/>
      <w:numFmt w:val="decimal"/>
      <w:lvlText w:val="%7."/>
      <w:lvlJc w:val="left"/>
      <w:pPr>
        <w:ind w:left="4680" w:hanging="360"/>
      </w:pPr>
    </w:lvl>
    <w:lvl w:ilvl="7" w:tplc="04090019">
      <w:start w:val="1"/>
      <w:numFmt w:val="lowerLetter"/>
      <w:lvlText w:val="%8."/>
      <w:lvlJc w:val="left"/>
      <w:pPr>
        <w:ind w:left="5400" w:hanging="360"/>
      </w:pPr>
    </w:lvl>
    <w:lvl w:ilvl="8" w:tplc="0409001B">
      <w:start w:val="1"/>
      <w:numFmt w:val="lowerRoman"/>
      <w:lvlText w:val="%9."/>
      <w:lvlJc w:val="right"/>
      <w:pPr>
        <w:ind w:left="6120" w:hanging="180"/>
      </w:pPr>
    </w:lvl>
  </w:abstractNum>
  <w:abstractNum w:abstractNumId="139" w15:restartNumberingAfterBreak="0">
    <w:nsid w:val="7AA02FFB"/>
    <w:multiLevelType w:val="multilevel"/>
    <w:tmpl w:val="E076BF8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40" w15:restartNumberingAfterBreak="0">
    <w:nsid w:val="7AD22784"/>
    <w:multiLevelType w:val="hybridMultilevel"/>
    <w:tmpl w:val="4E603D2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1" w15:restartNumberingAfterBreak="0">
    <w:nsid w:val="7AF01B9C"/>
    <w:multiLevelType w:val="multilevel"/>
    <w:tmpl w:val="E63AF69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42" w15:restartNumberingAfterBreak="0">
    <w:nsid w:val="7BFC4348"/>
    <w:multiLevelType w:val="multilevel"/>
    <w:tmpl w:val="B3007BB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43" w15:restartNumberingAfterBreak="0">
    <w:nsid w:val="7C830C43"/>
    <w:multiLevelType w:val="multilevel"/>
    <w:tmpl w:val="3AC898D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44" w15:restartNumberingAfterBreak="0">
    <w:nsid w:val="7CC85D29"/>
    <w:multiLevelType w:val="multilevel"/>
    <w:tmpl w:val="91D2A84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45" w15:restartNumberingAfterBreak="0">
    <w:nsid w:val="7DB72DC2"/>
    <w:multiLevelType w:val="multilevel"/>
    <w:tmpl w:val="44ACDF7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6" w15:restartNumberingAfterBreak="0">
    <w:nsid w:val="7EB95A42"/>
    <w:multiLevelType w:val="multilevel"/>
    <w:tmpl w:val="D95AD2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47" w15:restartNumberingAfterBreak="0">
    <w:nsid w:val="7EE744C6"/>
    <w:multiLevelType w:val="multilevel"/>
    <w:tmpl w:val="5D72612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48" w15:restartNumberingAfterBreak="0">
    <w:nsid w:val="7F332965"/>
    <w:multiLevelType w:val="hybridMultilevel"/>
    <w:tmpl w:val="B3D69D1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5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>
      <w:start w:val="1"/>
      <w:numFmt w:val="decimal"/>
      <w:lvlText w:val="%4."/>
      <w:lvlJc w:val="left"/>
      <w:pPr>
        <w:ind w:left="2520" w:hanging="360"/>
      </w:pPr>
    </w:lvl>
    <w:lvl w:ilvl="4" w:tplc="04090019">
      <w:start w:val="1"/>
      <w:numFmt w:val="lowerLetter"/>
      <w:lvlText w:val="%5."/>
      <w:lvlJc w:val="left"/>
      <w:pPr>
        <w:ind w:left="3240" w:hanging="360"/>
      </w:pPr>
    </w:lvl>
    <w:lvl w:ilvl="5" w:tplc="0409001B">
      <w:start w:val="1"/>
      <w:numFmt w:val="lowerRoman"/>
      <w:lvlText w:val="%6."/>
      <w:lvlJc w:val="right"/>
      <w:pPr>
        <w:ind w:left="3960" w:hanging="180"/>
      </w:pPr>
    </w:lvl>
    <w:lvl w:ilvl="6" w:tplc="0409000F">
      <w:start w:val="1"/>
      <w:numFmt w:val="decimal"/>
      <w:lvlText w:val="%7."/>
      <w:lvlJc w:val="left"/>
      <w:pPr>
        <w:ind w:left="4680" w:hanging="360"/>
      </w:pPr>
    </w:lvl>
    <w:lvl w:ilvl="7" w:tplc="04090019">
      <w:start w:val="1"/>
      <w:numFmt w:val="lowerLetter"/>
      <w:lvlText w:val="%8."/>
      <w:lvlJc w:val="left"/>
      <w:pPr>
        <w:ind w:left="5400" w:hanging="360"/>
      </w:pPr>
    </w:lvl>
    <w:lvl w:ilvl="8" w:tplc="0409001B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79"/>
  </w:num>
  <w:num w:numId="2">
    <w:abstractNumId w:val="108"/>
  </w:num>
  <w:num w:numId="3">
    <w:abstractNumId w:val="43"/>
  </w:num>
  <w:num w:numId="4">
    <w:abstractNumId w:val="68"/>
  </w:num>
  <w:num w:numId="5">
    <w:abstractNumId w:val="118"/>
  </w:num>
  <w:num w:numId="6">
    <w:abstractNumId w:val="81"/>
  </w:num>
  <w:num w:numId="7">
    <w:abstractNumId w:val="130"/>
  </w:num>
  <w:num w:numId="8">
    <w:abstractNumId w:val="63"/>
  </w:num>
  <w:num w:numId="9">
    <w:abstractNumId w:val="25"/>
  </w:num>
  <w:num w:numId="10">
    <w:abstractNumId w:val="16"/>
  </w:num>
  <w:num w:numId="11">
    <w:abstractNumId w:val="65"/>
  </w:num>
  <w:num w:numId="12">
    <w:abstractNumId w:val="128"/>
  </w:num>
  <w:num w:numId="13">
    <w:abstractNumId w:val="29"/>
  </w:num>
  <w:num w:numId="14">
    <w:abstractNumId w:val="36"/>
  </w:num>
  <w:num w:numId="15">
    <w:abstractNumId w:val="125"/>
  </w:num>
  <w:num w:numId="16">
    <w:abstractNumId w:val="139"/>
  </w:num>
  <w:num w:numId="17">
    <w:abstractNumId w:val="30"/>
  </w:num>
  <w:num w:numId="18">
    <w:abstractNumId w:val="93"/>
  </w:num>
  <w:num w:numId="19">
    <w:abstractNumId w:val="134"/>
  </w:num>
  <w:num w:numId="20">
    <w:abstractNumId w:val="54"/>
  </w:num>
  <w:num w:numId="21">
    <w:abstractNumId w:val="135"/>
  </w:num>
  <w:num w:numId="22">
    <w:abstractNumId w:val="17"/>
  </w:num>
  <w:num w:numId="23">
    <w:abstractNumId w:val="31"/>
  </w:num>
  <w:num w:numId="24">
    <w:abstractNumId w:val="120"/>
  </w:num>
  <w:num w:numId="25">
    <w:abstractNumId w:val="19"/>
  </w:num>
  <w:num w:numId="26">
    <w:abstractNumId w:val="64"/>
  </w:num>
  <w:num w:numId="27">
    <w:abstractNumId w:val="119"/>
  </w:num>
  <w:num w:numId="28">
    <w:abstractNumId w:val="38"/>
  </w:num>
  <w:num w:numId="29">
    <w:abstractNumId w:val="109"/>
  </w:num>
  <w:num w:numId="30">
    <w:abstractNumId w:val="144"/>
  </w:num>
  <w:num w:numId="31">
    <w:abstractNumId w:val="114"/>
  </w:num>
  <w:num w:numId="32">
    <w:abstractNumId w:val="20"/>
  </w:num>
  <w:num w:numId="33">
    <w:abstractNumId w:val="129"/>
  </w:num>
  <w:num w:numId="34">
    <w:abstractNumId w:val="121"/>
  </w:num>
  <w:num w:numId="35">
    <w:abstractNumId w:val="18"/>
  </w:num>
  <w:num w:numId="36">
    <w:abstractNumId w:val="90"/>
  </w:num>
  <w:num w:numId="37">
    <w:abstractNumId w:val="116"/>
  </w:num>
  <w:num w:numId="38">
    <w:abstractNumId w:val="46"/>
  </w:num>
  <w:num w:numId="39">
    <w:abstractNumId w:val="67"/>
  </w:num>
  <w:num w:numId="40">
    <w:abstractNumId w:val="95"/>
  </w:num>
  <w:num w:numId="41">
    <w:abstractNumId w:val="45"/>
  </w:num>
  <w:num w:numId="42">
    <w:abstractNumId w:val="59"/>
  </w:num>
  <w:num w:numId="43">
    <w:abstractNumId w:val="102"/>
  </w:num>
  <w:num w:numId="44">
    <w:abstractNumId w:val="86"/>
  </w:num>
  <w:num w:numId="45">
    <w:abstractNumId w:val="100"/>
  </w:num>
  <w:num w:numId="46">
    <w:abstractNumId w:val="22"/>
  </w:num>
  <w:num w:numId="47">
    <w:abstractNumId w:val="41"/>
  </w:num>
  <w:num w:numId="48">
    <w:abstractNumId w:val="110"/>
  </w:num>
  <w:num w:numId="49">
    <w:abstractNumId w:val="62"/>
  </w:num>
  <w:num w:numId="50">
    <w:abstractNumId w:val="127"/>
  </w:num>
  <w:num w:numId="51">
    <w:abstractNumId w:val="37"/>
  </w:num>
  <w:num w:numId="52">
    <w:abstractNumId w:val="107"/>
  </w:num>
  <w:num w:numId="53">
    <w:abstractNumId w:val="48"/>
  </w:num>
  <w:num w:numId="54">
    <w:abstractNumId w:val="33"/>
  </w:num>
  <w:num w:numId="55">
    <w:abstractNumId w:val="137"/>
  </w:num>
  <w:num w:numId="56">
    <w:abstractNumId w:val="78"/>
  </w:num>
  <w:num w:numId="57">
    <w:abstractNumId w:val="104"/>
  </w:num>
  <w:num w:numId="58">
    <w:abstractNumId w:val="58"/>
  </w:num>
  <w:num w:numId="59">
    <w:abstractNumId w:val="122"/>
  </w:num>
  <w:num w:numId="60">
    <w:abstractNumId w:val="99"/>
  </w:num>
  <w:num w:numId="61">
    <w:abstractNumId w:val="143"/>
  </w:num>
  <w:num w:numId="62">
    <w:abstractNumId w:val="136"/>
  </w:num>
  <w:num w:numId="63">
    <w:abstractNumId w:val="76"/>
  </w:num>
  <w:num w:numId="64">
    <w:abstractNumId w:val="117"/>
  </w:num>
  <w:num w:numId="65">
    <w:abstractNumId w:val="52"/>
  </w:num>
  <w:num w:numId="66">
    <w:abstractNumId w:val="96"/>
  </w:num>
  <w:num w:numId="67">
    <w:abstractNumId w:val="126"/>
  </w:num>
  <w:num w:numId="68">
    <w:abstractNumId w:val="142"/>
  </w:num>
  <w:num w:numId="69">
    <w:abstractNumId w:val="60"/>
  </w:num>
  <w:num w:numId="70">
    <w:abstractNumId w:val="92"/>
  </w:num>
  <w:num w:numId="71">
    <w:abstractNumId w:val="51"/>
  </w:num>
  <w:num w:numId="72">
    <w:abstractNumId w:val="66"/>
  </w:num>
  <w:num w:numId="73">
    <w:abstractNumId w:val="74"/>
  </w:num>
  <w:num w:numId="74">
    <w:abstractNumId w:val="44"/>
  </w:num>
  <w:num w:numId="75">
    <w:abstractNumId w:val="75"/>
  </w:num>
  <w:num w:numId="76">
    <w:abstractNumId w:val="39"/>
  </w:num>
  <w:num w:numId="77">
    <w:abstractNumId w:val="106"/>
  </w:num>
  <w:num w:numId="78">
    <w:abstractNumId w:val="112"/>
  </w:num>
  <w:num w:numId="79">
    <w:abstractNumId w:val="105"/>
  </w:num>
  <w:num w:numId="80">
    <w:abstractNumId w:val="34"/>
  </w:num>
  <w:num w:numId="81">
    <w:abstractNumId w:val="88"/>
  </w:num>
  <w:num w:numId="82">
    <w:abstractNumId w:val="49"/>
  </w:num>
  <w:num w:numId="83">
    <w:abstractNumId w:val="50"/>
  </w:num>
  <w:num w:numId="84">
    <w:abstractNumId w:val="147"/>
  </w:num>
  <w:num w:numId="85">
    <w:abstractNumId w:val="94"/>
  </w:num>
  <w:num w:numId="86">
    <w:abstractNumId w:val="26"/>
  </w:num>
  <w:num w:numId="87">
    <w:abstractNumId w:val="21"/>
  </w:num>
  <w:num w:numId="88">
    <w:abstractNumId w:val="82"/>
  </w:num>
  <w:num w:numId="89">
    <w:abstractNumId w:val="27"/>
  </w:num>
  <w:num w:numId="90">
    <w:abstractNumId w:val="24"/>
  </w:num>
  <w:num w:numId="91">
    <w:abstractNumId w:val="28"/>
  </w:num>
  <w:num w:numId="92">
    <w:abstractNumId w:val="115"/>
  </w:num>
  <w:num w:numId="93">
    <w:abstractNumId w:val="85"/>
  </w:num>
  <w:num w:numId="94">
    <w:abstractNumId w:val="97"/>
  </w:num>
  <w:num w:numId="95">
    <w:abstractNumId w:val="131"/>
  </w:num>
  <w:num w:numId="96">
    <w:abstractNumId w:val="73"/>
  </w:num>
  <w:num w:numId="97">
    <w:abstractNumId w:val="89"/>
  </w:num>
  <w:num w:numId="98">
    <w:abstractNumId w:val="132"/>
  </w:num>
  <w:num w:numId="99">
    <w:abstractNumId w:val="113"/>
  </w:num>
  <w:num w:numId="100">
    <w:abstractNumId w:val="123"/>
  </w:num>
  <w:num w:numId="101">
    <w:abstractNumId w:val="15"/>
  </w:num>
  <w:num w:numId="102">
    <w:abstractNumId w:val="87"/>
  </w:num>
  <w:num w:numId="103">
    <w:abstractNumId w:val="83"/>
  </w:num>
  <w:num w:numId="104">
    <w:abstractNumId w:val="146"/>
  </w:num>
  <w:num w:numId="105">
    <w:abstractNumId w:val="57"/>
  </w:num>
  <w:num w:numId="106">
    <w:abstractNumId w:val="56"/>
  </w:num>
  <w:num w:numId="107">
    <w:abstractNumId w:val="70"/>
  </w:num>
  <w:num w:numId="108">
    <w:abstractNumId w:val="53"/>
  </w:num>
  <w:num w:numId="109">
    <w:abstractNumId w:val="80"/>
  </w:num>
  <w:num w:numId="110">
    <w:abstractNumId w:val="145"/>
  </w:num>
  <w:num w:numId="111">
    <w:abstractNumId w:val="69"/>
  </w:num>
  <w:num w:numId="112">
    <w:abstractNumId w:val="98"/>
  </w:num>
  <w:num w:numId="113">
    <w:abstractNumId w:val="77"/>
  </w:num>
  <w:num w:numId="114">
    <w:abstractNumId w:val="14"/>
  </w:num>
  <w:num w:numId="115">
    <w:abstractNumId w:val="47"/>
  </w:num>
  <w:num w:numId="116">
    <w:abstractNumId w:val="141"/>
  </w:num>
  <w:num w:numId="117">
    <w:abstractNumId w:val="103"/>
  </w:num>
  <w:num w:numId="118">
    <w:abstractNumId w:val="35"/>
  </w:num>
  <w:num w:numId="119">
    <w:abstractNumId w:val="101"/>
  </w:num>
  <w:num w:numId="120">
    <w:abstractNumId w:val="91"/>
  </w:num>
  <w:num w:numId="121">
    <w:abstractNumId w:val="133"/>
  </w:num>
  <w:num w:numId="122">
    <w:abstractNumId w:val="133"/>
  </w:num>
  <w:num w:numId="123">
    <w:abstractNumId w:val="140"/>
  </w:num>
  <w:num w:numId="124">
    <w:abstractNumId w:val="138"/>
  </w:num>
  <w:num w:numId="125">
    <w:abstractNumId w:val="71"/>
  </w:num>
  <w:num w:numId="126">
    <w:abstractNumId w:val="42"/>
  </w:num>
  <w:num w:numId="127">
    <w:abstractNumId w:val="84"/>
  </w:num>
  <w:num w:numId="128">
    <w:abstractNumId w:val="72"/>
  </w:num>
  <w:num w:numId="129">
    <w:abstractNumId w:val="111"/>
  </w:num>
  <w:num w:numId="130">
    <w:abstractNumId w:val="55"/>
  </w:num>
  <w:num w:numId="131">
    <w:abstractNumId w:val="23"/>
  </w:num>
  <w:num w:numId="132">
    <w:abstractNumId w:val="148"/>
  </w:num>
  <w:num w:numId="133">
    <w:abstractNumId w:val="40"/>
  </w:num>
  <w:num w:numId="134">
    <w:abstractNumId w:val="124"/>
  </w:num>
  <w:num w:numId="135">
    <w:abstractNumId w:val="61"/>
  </w:num>
  <w:num w:numId="136">
    <w:abstractNumId w:val="32"/>
  </w:num>
  <w:numIdMacAtCleanup w:val="13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oofState w:spelling="clean" w:grammar="clean"/>
  <w:defaultTabStop w:val="36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irculation PMID&lt;/Style&gt;&lt;LeftDelim&gt;{&lt;/LeftDelim&gt;&lt;RightDelim&gt;}&lt;/RightDelim&gt;&lt;FontName&gt;Calibri&lt;/FontName&gt;&lt;FontSize&gt;11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2efvr291v2ptlesr5wx5df7sw9vxffvsf99&quot;&gt;AF2019March-Converted&lt;record-ids&gt;&lt;item&gt;12522&lt;/item&gt;&lt;item&gt;12552&lt;/item&gt;&lt;item&gt;12553&lt;/item&gt;&lt;/record-ids&gt;&lt;/item&gt;&lt;/Libraries&gt;"/>
  </w:docVars>
  <w:rsids>
    <w:rsidRoot w:val="00823BFB"/>
    <w:rsid w:val="00013738"/>
    <w:rsid w:val="000171F0"/>
    <w:rsid w:val="00017637"/>
    <w:rsid w:val="000225C7"/>
    <w:rsid w:val="0002290D"/>
    <w:rsid w:val="00031997"/>
    <w:rsid w:val="00050FCD"/>
    <w:rsid w:val="00052494"/>
    <w:rsid w:val="000536EC"/>
    <w:rsid w:val="000664CD"/>
    <w:rsid w:val="000807B6"/>
    <w:rsid w:val="00092E43"/>
    <w:rsid w:val="000A3B7F"/>
    <w:rsid w:val="000A5B11"/>
    <w:rsid w:val="000B069E"/>
    <w:rsid w:val="000B08E4"/>
    <w:rsid w:val="000B532C"/>
    <w:rsid w:val="000C4C59"/>
    <w:rsid w:val="000D5F44"/>
    <w:rsid w:val="000E2FDE"/>
    <w:rsid w:val="000E34BA"/>
    <w:rsid w:val="000E59AB"/>
    <w:rsid w:val="000E5CB6"/>
    <w:rsid w:val="00103ECD"/>
    <w:rsid w:val="0010636C"/>
    <w:rsid w:val="00106D57"/>
    <w:rsid w:val="00107C3B"/>
    <w:rsid w:val="00115A28"/>
    <w:rsid w:val="00125BB3"/>
    <w:rsid w:val="00143AF9"/>
    <w:rsid w:val="00147468"/>
    <w:rsid w:val="00154E30"/>
    <w:rsid w:val="00170D80"/>
    <w:rsid w:val="00174755"/>
    <w:rsid w:val="00175B08"/>
    <w:rsid w:val="00187176"/>
    <w:rsid w:val="00191FBE"/>
    <w:rsid w:val="0019665C"/>
    <w:rsid w:val="001B7784"/>
    <w:rsid w:val="001C08E3"/>
    <w:rsid w:val="001C0C9E"/>
    <w:rsid w:val="001C1033"/>
    <w:rsid w:val="001E6A44"/>
    <w:rsid w:val="00223B1B"/>
    <w:rsid w:val="0022511B"/>
    <w:rsid w:val="002257FC"/>
    <w:rsid w:val="00231E92"/>
    <w:rsid w:val="002343AC"/>
    <w:rsid w:val="00241672"/>
    <w:rsid w:val="00276549"/>
    <w:rsid w:val="0028094C"/>
    <w:rsid w:val="00284F7A"/>
    <w:rsid w:val="002961D7"/>
    <w:rsid w:val="002A3F6F"/>
    <w:rsid w:val="002A7F74"/>
    <w:rsid w:val="002B165A"/>
    <w:rsid w:val="002B58C3"/>
    <w:rsid w:val="002D1DD5"/>
    <w:rsid w:val="002D4B7D"/>
    <w:rsid w:val="002E3DCB"/>
    <w:rsid w:val="002E5AFD"/>
    <w:rsid w:val="002E6E9F"/>
    <w:rsid w:val="002F18EA"/>
    <w:rsid w:val="002F655D"/>
    <w:rsid w:val="00326BF1"/>
    <w:rsid w:val="003426FB"/>
    <w:rsid w:val="00347BE7"/>
    <w:rsid w:val="00373240"/>
    <w:rsid w:val="0037378A"/>
    <w:rsid w:val="00377D66"/>
    <w:rsid w:val="00381D65"/>
    <w:rsid w:val="00383DF0"/>
    <w:rsid w:val="00384301"/>
    <w:rsid w:val="00390664"/>
    <w:rsid w:val="0039171A"/>
    <w:rsid w:val="00393DC1"/>
    <w:rsid w:val="003A4DC9"/>
    <w:rsid w:val="0040734E"/>
    <w:rsid w:val="004108F4"/>
    <w:rsid w:val="0042340A"/>
    <w:rsid w:val="00424344"/>
    <w:rsid w:val="0042768F"/>
    <w:rsid w:val="00434A6A"/>
    <w:rsid w:val="00435760"/>
    <w:rsid w:val="00442C84"/>
    <w:rsid w:val="00447964"/>
    <w:rsid w:val="00452E3D"/>
    <w:rsid w:val="00460673"/>
    <w:rsid w:val="00464E4B"/>
    <w:rsid w:val="00484BAD"/>
    <w:rsid w:val="0048625B"/>
    <w:rsid w:val="004956D6"/>
    <w:rsid w:val="00495CE0"/>
    <w:rsid w:val="004A7685"/>
    <w:rsid w:val="004B5B69"/>
    <w:rsid w:val="004C2D33"/>
    <w:rsid w:val="004C4B25"/>
    <w:rsid w:val="004C5826"/>
    <w:rsid w:val="004D32B8"/>
    <w:rsid w:val="004E7DD3"/>
    <w:rsid w:val="004F0952"/>
    <w:rsid w:val="004F162E"/>
    <w:rsid w:val="004F1CE5"/>
    <w:rsid w:val="004F4ECA"/>
    <w:rsid w:val="004F517A"/>
    <w:rsid w:val="00506522"/>
    <w:rsid w:val="00506B89"/>
    <w:rsid w:val="005149E1"/>
    <w:rsid w:val="00524A39"/>
    <w:rsid w:val="00527B28"/>
    <w:rsid w:val="00546072"/>
    <w:rsid w:val="00553240"/>
    <w:rsid w:val="00570EF7"/>
    <w:rsid w:val="00571496"/>
    <w:rsid w:val="005719D3"/>
    <w:rsid w:val="0057792D"/>
    <w:rsid w:val="00594953"/>
    <w:rsid w:val="005A3738"/>
    <w:rsid w:val="005B49B7"/>
    <w:rsid w:val="005B7BD3"/>
    <w:rsid w:val="005C45EB"/>
    <w:rsid w:val="005D2209"/>
    <w:rsid w:val="005D6BD5"/>
    <w:rsid w:val="005E0490"/>
    <w:rsid w:val="005E3B9C"/>
    <w:rsid w:val="005F503D"/>
    <w:rsid w:val="005F703C"/>
    <w:rsid w:val="005F74A3"/>
    <w:rsid w:val="005F74F2"/>
    <w:rsid w:val="006048EF"/>
    <w:rsid w:val="00610BF3"/>
    <w:rsid w:val="00613678"/>
    <w:rsid w:val="006268C5"/>
    <w:rsid w:val="00626D9B"/>
    <w:rsid w:val="006305F7"/>
    <w:rsid w:val="006401F7"/>
    <w:rsid w:val="006445E6"/>
    <w:rsid w:val="0064580B"/>
    <w:rsid w:val="0065130C"/>
    <w:rsid w:val="00664761"/>
    <w:rsid w:val="00675022"/>
    <w:rsid w:val="00676ED3"/>
    <w:rsid w:val="00680CFA"/>
    <w:rsid w:val="00685803"/>
    <w:rsid w:val="00685BB5"/>
    <w:rsid w:val="006A0EBA"/>
    <w:rsid w:val="006A2DE4"/>
    <w:rsid w:val="006B5077"/>
    <w:rsid w:val="006C4183"/>
    <w:rsid w:val="006C7062"/>
    <w:rsid w:val="006E0FFB"/>
    <w:rsid w:val="006E3B1C"/>
    <w:rsid w:val="006E73E7"/>
    <w:rsid w:val="006F294F"/>
    <w:rsid w:val="006F5713"/>
    <w:rsid w:val="00713D06"/>
    <w:rsid w:val="00732BA6"/>
    <w:rsid w:val="007378DA"/>
    <w:rsid w:val="00742D8E"/>
    <w:rsid w:val="00744ACC"/>
    <w:rsid w:val="0075217A"/>
    <w:rsid w:val="007775D8"/>
    <w:rsid w:val="00781287"/>
    <w:rsid w:val="00782FD1"/>
    <w:rsid w:val="00784422"/>
    <w:rsid w:val="007A4B57"/>
    <w:rsid w:val="007A650D"/>
    <w:rsid w:val="007B6FA3"/>
    <w:rsid w:val="00812EFD"/>
    <w:rsid w:val="0081570F"/>
    <w:rsid w:val="00816475"/>
    <w:rsid w:val="00820036"/>
    <w:rsid w:val="00823BFB"/>
    <w:rsid w:val="00827BF7"/>
    <w:rsid w:val="0083323E"/>
    <w:rsid w:val="00834CBB"/>
    <w:rsid w:val="00843E73"/>
    <w:rsid w:val="00854C20"/>
    <w:rsid w:val="00862680"/>
    <w:rsid w:val="00870CD9"/>
    <w:rsid w:val="0087187F"/>
    <w:rsid w:val="00877B78"/>
    <w:rsid w:val="00881038"/>
    <w:rsid w:val="00882515"/>
    <w:rsid w:val="00891F01"/>
    <w:rsid w:val="008A340A"/>
    <w:rsid w:val="008B24D3"/>
    <w:rsid w:val="008B539D"/>
    <w:rsid w:val="008C258B"/>
    <w:rsid w:val="008C5A64"/>
    <w:rsid w:val="008D1E85"/>
    <w:rsid w:val="008E0D7D"/>
    <w:rsid w:val="008E25A2"/>
    <w:rsid w:val="008E347C"/>
    <w:rsid w:val="008F40A8"/>
    <w:rsid w:val="008F62D1"/>
    <w:rsid w:val="00932100"/>
    <w:rsid w:val="00933BC4"/>
    <w:rsid w:val="0094379E"/>
    <w:rsid w:val="00985A9D"/>
    <w:rsid w:val="009A276D"/>
    <w:rsid w:val="009A7793"/>
    <w:rsid w:val="009B097E"/>
    <w:rsid w:val="009B798A"/>
    <w:rsid w:val="009C4F88"/>
    <w:rsid w:val="009D2D2A"/>
    <w:rsid w:val="00A01065"/>
    <w:rsid w:val="00A0420A"/>
    <w:rsid w:val="00A23B13"/>
    <w:rsid w:val="00A2796A"/>
    <w:rsid w:val="00A31DD2"/>
    <w:rsid w:val="00A678E9"/>
    <w:rsid w:val="00A719B5"/>
    <w:rsid w:val="00A94200"/>
    <w:rsid w:val="00AB1097"/>
    <w:rsid w:val="00AB3D2F"/>
    <w:rsid w:val="00AB3F2C"/>
    <w:rsid w:val="00AB7995"/>
    <w:rsid w:val="00AC1481"/>
    <w:rsid w:val="00AC17C0"/>
    <w:rsid w:val="00AC2AC2"/>
    <w:rsid w:val="00AC704E"/>
    <w:rsid w:val="00AC7400"/>
    <w:rsid w:val="00AF049F"/>
    <w:rsid w:val="00AF2195"/>
    <w:rsid w:val="00AF220E"/>
    <w:rsid w:val="00AF48C3"/>
    <w:rsid w:val="00B02727"/>
    <w:rsid w:val="00B05134"/>
    <w:rsid w:val="00B11BE3"/>
    <w:rsid w:val="00B11E40"/>
    <w:rsid w:val="00B15209"/>
    <w:rsid w:val="00B24B43"/>
    <w:rsid w:val="00B30519"/>
    <w:rsid w:val="00B3144C"/>
    <w:rsid w:val="00B43B6F"/>
    <w:rsid w:val="00B550EF"/>
    <w:rsid w:val="00B75201"/>
    <w:rsid w:val="00B877F1"/>
    <w:rsid w:val="00B90F38"/>
    <w:rsid w:val="00BA44BF"/>
    <w:rsid w:val="00BC50AB"/>
    <w:rsid w:val="00BD7DB9"/>
    <w:rsid w:val="00BE4D86"/>
    <w:rsid w:val="00C23DBA"/>
    <w:rsid w:val="00C37CDF"/>
    <w:rsid w:val="00C41C8C"/>
    <w:rsid w:val="00C63266"/>
    <w:rsid w:val="00C811DD"/>
    <w:rsid w:val="00C84374"/>
    <w:rsid w:val="00CC720E"/>
    <w:rsid w:val="00CE6704"/>
    <w:rsid w:val="00CF05DB"/>
    <w:rsid w:val="00D15D42"/>
    <w:rsid w:val="00D24984"/>
    <w:rsid w:val="00D32A4E"/>
    <w:rsid w:val="00D43553"/>
    <w:rsid w:val="00D45368"/>
    <w:rsid w:val="00D45AFE"/>
    <w:rsid w:val="00D50F75"/>
    <w:rsid w:val="00D5759F"/>
    <w:rsid w:val="00D750DE"/>
    <w:rsid w:val="00D75F25"/>
    <w:rsid w:val="00D77581"/>
    <w:rsid w:val="00D80C19"/>
    <w:rsid w:val="00DA548A"/>
    <w:rsid w:val="00DA6821"/>
    <w:rsid w:val="00DB0E59"/>
    <w:rsid w:val="00DB147E"/>
    <w:rsid w:val="00DB42FA"/>
    <w:rsid w:val="00DD0532"/>
    <w:rsid w:val="00DE6672"/>
    <w:rsid w:val="00DF572E"/>
    <w:rsid w:val="00E0271F"/>
    <w:rsid w:val="00E10CFF"/>
    <w:rsid w:val="00E2499C"/>
    <w:rsid w:val="00E345E7"/>
    <w:rsid w:val="00E36F05"/>
    <w:rsid w:val="00E3766D"/>
    <w:rsid w:val="00E5647A"/>
    <w:rsid w:val="00E61D8C"/>
    <w:rsid w:val="00E65FCC"/>
    <w:rsid w:val="00E770E7"/>
    <w:rsid w:val="00E77F51"/>
    <w:rsid w:val="00E807EC"/>
    <w:rsid w:val="00E8289E"/>
    <w:rsid w:val="00EB602E"/>
    <w:rsid w:val="00EC11E7"/>
    <w:rsid w:val="00EC1D52"/>
    <w:rsid w:val="00EC43A4"/>
    <w:rsid w:val="00EE0EFE"/>
    <w:rsid w:val="00EE2648"/>
    <w:rsid w:val="00EE4B2C"/>
    <w:rsid w:val="00EF16F9"/>
    <w:rsid w:val="00EF7843"/>
    <w:rsid w:val="00F058E1"/>
    <w:rsid w:val="00F14CFF"/>
    <w:rsid w:val="00F15B71"/>
    <w:rsid w:val="00F20EB1"/>
    <w:rsid w:val="00F23F39"/>
    <w:rsid w:val="00F27AD5"/>
    <w:rsid w:val="00F62082"/>
    <w:rsid w:val="00F733B6"/>
    <w:rsid w:val="00F81966"/>
    <w:rsid w:val="00F92E31"/>
    <w:rsid w:val="00F95870"/>
    <w:rsid w:val="00FA05DD"/>
    <w:rsid w:val="00FA1DBD"/>
    <w:rsid w:val="00FD0151"/>
    <w:rsid w:val="00FE7219"/>
    <w:rsid w:val="00FF33E0"/>
    <w:rsid w:val="00FF59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F67BD46"/>
  <w15:chartTrackingRefBased/>
  <w15:docId w15:val="{56F26086-747A-46A6-A5D3-9FFC1CB465E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2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9"/>
    <w:qFormat/>
    <w:rsid w:val="00676ED3"/>
    <w:pPr>
      <w:autoSpaceDE w:val="0"/>
      <w:autoSpaceDN w:val="0"/>
      <w:adjustRightInd w:val="0"/>
      <w:spacing w:after="0"/>
      <w:outlineLvl w:val="0"/>
    </w:pPr>
    <w:rPr>
      <w:rFonts w:ascii="Arial" w:hAnsi="Arial" w:cs="Arial"/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9"/>
    <w:qFormat/>
    <w:rsid w:val="00676ED3"/>
    <w:pPr>
      <w:autoSpaceDE w:val="0"/>
      <w:autoSpaceDN w:val="0"/>
      <w:adjustRightInd w:val="0"/>
      <w:spacing w:after="0"/>
      <w:outlineLvl w:val="1"/>
    </w:pPr>
    <w:rPr>
      <w:rFonts w:ascii="Arial" w:hAnsi="Arial" w:cs="Arial"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9"/>
    <w:qFormat/>
    <w:rsid w:val="00676ED3"/>
    <w:pPr>
      <w:autoSpaceDE w:val="0"/>
      <w:autoSpaceDN w:val="0"/>
      <w:adjustRightInd w:val="0"/>
      <w:spacing w:after="0"/>
      <w:outlineLvl w:val="2"/>
    </w:pPr>
    <w:rPr>
      <w:rFonts w:ascii="Arial" w:hAnsi="Arial" w:cs="Arial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9"/>
    <w:qFormat/>
    <w:rsid w:val="00676ED3"/>
    <w:pPr>
      <w:autoSpaceDE w:val="0"/>
      <w:autoSpaceDN w:val="0"/>
      <w:adjustRightInd w:val="0"/>
      <w:spacing w:after="0"/>
      <w:outlineLvl w:val="3"/>
    </w:pPr>
    <w:rPr>
      <w:rFonts w:ascii="Arial" w:hAnsi="Arial" w:cs="Arial"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9"/>
    <w:qFormat/>
    <w:rsid w:val="00676ED3"/>
    <w:pPr>
      <w:autoSpaceDE w:val="0"/>
      <w:autoSpaceDN w:val="0"/>
      <w:adjustRightInd w:val="0"/>
      <w:spacing w:after="0"/>
      <w:outlineLvl w:val="4"/>
    </w:pPr>
    <w:rPr>
      <w:rFonts w:ascii="Arial" w:hAnsi="Arial" w:cs="Arial"/>
      <w:sz w:val="24"/>
      <w:szCs w:val="24"/>
    </w:rPr>
  </w:style>
  <w:style w:type="paragraph" w:styleId="Heading6">
    <w:name w:val="heading 6"/>
    <w:basedOn w:val="Normal"/>
    <w:next w:val="Normal"/>
    <w:link w:val="Heading6Char"/>
    <w:uiPriority w:val="99"/>
    <w:qFormat/>
    <w:rsid w:val="00676ED3"/>
    <w:pPr>
      <w:autoSpaceDE w:val="0"/>
      <w:autoSpaceDN w:val="0"/>
      <w:adjustRightInd w:val="0"/>
      <w:spacing w:after="0"/>
      <w:outlineLvl w:val="5"/>
    </w:pPr>
    <w:rPr>
      <w:rFonts w:ascii="Arial" w:hAnsi="Arial" w:cs="Arial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rsid w:val="00676ED3"/>
    <w:rPr>
      <w:rFonts w:ascii="Arial" w:hAnsi="Arial" w:cs="Arial"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9"/>
    <w:rsid w:val="00676ED3"/>
    <w:rPr>
      <w:rFonts w:ascii="Arial" w:hAnsi="Arial" w:cs="Arial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9"/>
    <w:rsid w:val="00676ED3"/>
    <w:rPr>
      <w:rFonts w:ascii="Arial" w:hAnsi="Arial" w:cs="Arial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9"/>
    <w:rsid w:val="00676ED3"/>
    <w:rPr>
      <w:rFonts w:ascii="Arial" w:hAnsi="Arial" w:cs="Arial"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9"/>
    <w:rsid w:val="00676ED3"/>
    <w:rPr>
      <w:rFonts w:ascii="Arial" w:hAnsi="Arial" w:cs="Arial"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9"/>
    <w:rsid w:val="00676ED3"/>
    <w:rPr>
      <w:rFonts w:ascii="Arial" w:hAnsi="Arial" w:cs="Arial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823BFB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823BFB"/>
  </w:style>
  <w:style w:type="paragraph" w:styleId="Footer">
    <w:name w:val="footer"/>
    <w:basedOn w:val="Normal"/>
    <w:link w:val="FooterChar"/>
    <w:uiPriority w:val="99"/>
    <w:unhideWhenUsed/>
    <w:rsid w:val="00823BFB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823BFB"/>
  </w:style>
  <w:style w:type="paragraph" w:styleId="ListParagraph">
    <w:name w:val="List Paragraph"/>
    <w:basedOn w:val="Normal"/>
    <w:link w:val="ListParagraphChar"/>
    <w:uiPriority w:val="34"/>
    <w:qFormat/>
    <w:rsid w:val="00154E30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E10CFF"/>
  </w:style>
  <w:style w:type="character" w:styleId="Hyperlink">
    <w:name w:val="Hyperlink"/>
    <w:uiPriority w:val="99"/>
    <w:rsid w:val="00E10CFF"/>
    <w:rPr>
      <w:rFonts w:cs="Times New Roman"/>
      <w:color w:val="0000FF"/>
      <w:u w:val="single"/>
    </w:rPr>
  </w:style>
  <w:style w:type="paragraph" w:styleId="Subtitle">
    <w:name w:val="Subtitle"/>
    <w:basedOn w:val="Normal"/>
    <w:next w:val="Normal"/>
    <w:link w:val="SubtitleChar"/>
    <w:qFormat/>
    <w:rsid w:val="00E10CFF"/>
    <w:pPr>
      <w:keepNext/>
      <w:autoSpaceDE w:val="0"/>
      <w:autoSpaceDN w:val="0"/>
      <w:spacing w:before="360"/>
      <w:outlineLvl w:val="1"/>
    </w:pPr>
    <w:rPr>
      <w:rFonts w:ascii="Arial" w:eastAsia="Times New Roman" w:hAnsi="Arial"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rsid w:val="00E10CFF"/>
    <w:rPr>
      <w:rFonts w:ascii="Arial" w:eastAsia="Times New Roman" w:hAnsi="Arial" w:cs="Times New Roman"/>
      <w:b/>
      <w:szCs w:val="24"/>
    </w:rPr>
  </w:style>
  <w:style w:type="table" w:styleId="TableGrid">
    <w:name w:val="Table Grid"/>
    <w:basedOn w:val="TableNormal"/>
    <w:uiPriority w:val="39"/>
    <w:rsid w:val="0042340A"/>
    <w:pPr>
      <w:spacing w:after="0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z-BottomofFormChar">
    <w:name w:val="z-Bottom of Form Char"/>
    <w:basedOn w:val="DefaultParagraphFont"/>
    <w:link w:val="z-BottomofForm"/>
    <w:uiPriority w:val="99"/>
    <w:rsid w:val="00676ED3"/>
    <w:rPr>
      <w:rFonts w:ascii="Arial" w:hAnsi="Arial" w:cs="Arial"/>
      <w:vanish/>
      <w:sz w:val="16"/>
      <w:szCs w:val="16"/>
    </w:rPr>
  </w:style>
  <w:style w:type="paragraph" w:styleId="z-BottomofForm">
    <w:name w:val="HTML Bottom of Form"/>
    <w:basedOn w:val="Normal"/>
    <w:next w:val="Normal"/>
    <w:link w:val="z-BottomofFormChar"/>
    <w:uiPriority w:val="99"/>
    <w:rsid w:val="00676ED3"/>
    <w:pPr>
      <w:pBdr>
        <w:top w:val="double" w:sz="6" w:space="0" w:color="000000"/>
      </w:pBdr>
      <w:autoSpaceDE w:val="0"/>
      <w:autoSpaceDN w:val="0"/>
      <w:adjustRightInd w:val="0"/>
      <w:spacing w:after="0"/>
      <w:jc w:val="center"/>
    </w:pPr>
    <w:rPr>
      <w:rFonts w:ascii="Arial" w:hAnsi="Arial" w:cs="Arial"/>
      <w:vanish/>
      <w:sz w:val="16"/>
      <w:szCs w:val="16"/>
    </w:rPr>
  </w:style>
  <w:style w:type="character" w:customStyle="1" w:styleId="z-TopofFormChar">
    <w:name w:val="z-Top of Form Char"/>
    <w:basedOn w:val="DefaultParagraphFont"/>
    <w:link w:val="z-TopofForm"/>
    <w:uiPriority w:val="99"/>
    <w:rsid w:val="00676ED3"/>
    <w:rPr>
      <w:rFonts w:ascii="Arial" w:hAnsi="Arial" w:cs="Arial"/>
      <w:vanish/>
      <w:sz w:val="16"/>
      <w:szCs w:val="16"/>
    </w:rPr>
  </w:style>
  <w:style w:type="paragraph" w:styleId="z-TopofForm">
    <w:name w:val="HTML Top of Form"/>
    <w:basedOn w:val="Normal"/>
    <w:next w:val="Normal"/>
    <w:link w:val="z-TopofFormChar"/>
    <w:uiPriority w:val="99"/>
    <w:rsid w:val="00676ED3"/>
    <w:pPr>
      <w:pBdr>
        <w:bottom w:val="double" w:sz="6" w:space="0" w:color="000000"/>
      </w:pBdr>
      <w:autoSpaceDE w:val="0"/>
      <w:autoSpaceDN w:val="0"/>
      <w:adjustRightInd w:val="0"/>
      <w:spacing w:after="0"/>
      <w:jc w:val="center"/>
    </w:pPr>
    <w:rPr>
      <w:rFonts w:ascii="Arial" w:hAnsi="Arial" w:cs="Arial"/>
      <w:vanish/>
      <w:sz w:val="16"/>
      <w:szCs w:val="16"/>
    </w:rPr>
  </w:style>
  <w:style w:type="character" w:customStyle="1" w:styleId="BodyTextIndentChar">
    <w:name w:val="Body Text Indent Char"/>
    <w:basedOn w:val="DefaultParagraphFont"/>
    <w:link w:val="BodyTextIndent"/>
    <w:uiPriority w:val="99"/>
    <w:rsid w:val="00676ED3"/>
    <w:rPr>
      <w:rFonts w:ascii="Arial" w:hAnsi="Arial" w:cs="Arial"/>
      <w:color w:val="000000"/>
      <w:sz w:val="24"/>
      <w:szCs w:val="24"/>
    </w:rPr>
  </w:style>
  <w:style w:type="paragraph" w:styleId="BodyTextIndent">
    <w:name w:val="Body Text Indent"/>
    <w:basedOn w:val="Normal"/>
    <w:next w:val="Normal"/>
    <w:link w:val="BodyTextIndentChar"/>
    <w:uiPriority w:val="99"/>
    <w:rsid w:val="00676ED3"/>
    <w:pPr>
      <w:autoSpaceDE w:val="0"/>
      <w:autoSpaceDN w:val="0"/>
      <w:adjustRightInd w:val="0"/>
      <w:spacing w:after="0"/>
    </w:pPr>
    <w:rPr>
      <w:rFonts w:ascii="Arial" w:hAnsi="Arial" w:cs="Arial"/>
      <w:color w:val="000000"/>
      <w:sz w:val="24"/>
      <w:szCs w:val="24"/>
      <w:shd w:val="clear" w:color="auto" w:fill="FFFFFF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85BB5"/>
    <w:pPr>
      <w:spacing w:after="0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85BB5"/>
    <w:rPr>
      <w:rFonts w:ascii="Segoe UI" w:hAnsi="Segoe UI" w:cs="Segoe UI"/>
      <w:sz w:val="18"/>
      <w:szCs w:val="18"/>
    </w:rPr>
  </w:style>
  <w:style w:type="character" w:customStyle="1" w:styleId="EmailStyle15">
    <w:name w:val="EmailStyle15"/>
    <w:uiPriority w:val="99"/>
    <w:rsid w:val="005F74F2"/>
    <w:rPr>
      <w:rFonts w:ascii="Calibri" w:hAnsi="Calibri" w:cs="Calibri"/>
      <w:color w:val="000000"/>
      <w:sz w:val="22"/>
      <w:szCs w:val="22"/>
    </w:rPr>
  </w:style>
  <w:style w:type="paragraph" w:customStyle="1" w:styleId="Style">
    <w:name w:val="Style"/>
    <w:next w:val="Normal"/>
    <w:uiPriority w:val="99"/>
    <w:rsid w:val="005F74F2"/>
    <w:pPr>
      <w:autoSpaceDE w:val="0"/>
      <w:autoSpaceDN w:val="0"/>
      <w:adjustRightInd w:val="0"/>
      <w:spacing w:after="0"/>
    </w:pPr>
    <w:rPr>
      <w:rFonts w:ascii="Arial" w:hAnsi="Arial" w:cs="Arial"/>
      <w:color w:val="000000"/>
      <w:sz w:val="24"/>
      <w:szCs w:val="24"/>
      <w:shd w:val="clear" w:color="auto" w:fill="FFFFFF"/>
    </w:rPr>
  </w:style>
  <w:style w:type="paragraph" w:customStyle="1" w:styleId="DefinitionTerm">
    <w:name w:val="Definition Term"/>
    <w:next w:val="Normal"/>
    <w:uiPriority w:val="99"/>
    <w:rsid w:val="005F74F2"/>
    <w:pPr>
      <w:autoSpaceDE w:val="0"/>
      <w:autoSpaceDN w:val="0"/>
      <w:adjustRightInd w:val="0"/>
      <w:spacing w:after="0"/>
    </w:pPr>
    <w:rPr>
      <w:rFonts w:ascii="Arial" w:hAnsi="Arial" w:cs="Arial"/>
      <w:color w:val="000000"/>
      <w:sz w:val="24"/>
      <w:szCs w:val="24"/>
      <w:shd w:val="clear" w:color="auto" w:fill="FFFFFF"/>
    </w:rPr>
  </w:style>
  <w:style w:type="paragraph" w:customStyle="1" w:styleId="DefinitionList">
    <w:name w:val="Definition List"/>
    <w:next w:val="Normal"/>
    <w:uiPriority w:val="99"/>
    <w:rsid w:val="005F74F2"/>
    <w:pPr>
      <w:autoSpaceDE w:val="0"/>
      <w:autoSpaceDN w:val="0"/>
      <w:adjustRightInd w:val="0"/>
      <w:spacing w:after="0"/>
      <w:ind w:left="360"/>
    </w:pPr>
    <w:rPr>
      <w:rFonts w:ascii="Arial" w:hAnsi="Arial" w:cs="Arial"/>
      <w:color w:val="000000"/>
      <w:sz w:val="24"/>
      <w:szCs w:val="24"/>
      <w:shd w:val="clear" w:color="auto" w:fill="FFFFFF"/>
    </w:rPr>
  </w:style>
  <w:style w:type="character" w:customStyle="1" w:styleId="Definition">
    <w:name w:val="Definition"/>
    <w:uiPriority w:val="99"/>
    <w:rsid w:val="005F74F2"/>
    <w:rPr>
      <w:i/>
      <w:iCs/>
      <w:color w:val="000000"/>
      <w:shd w:val="clear" w:color="auto" w:fill="FFFFFF"/>
    </w:rPr>
  </w:style>
  <w:style w:type="paragraph" w:customStyle="1" w:styleId="H1">
    <w:name w:val="H1"/>
    <w:next w:val="Normal"/>
    <w:uiPriority w:val="99"/>
    <w:rsid w:val="005F74F2"/>
    <w:pPr>
      <w:keepNext/>
      <w:autoSpaceDE w:val="0"/>
      <w:autoSpaceDN w:val="0"/>
      <w:adjustRightInd w:val="0"/>
      <w:spacing w:before="100" w:after="100"/>
    </w:pPr>
    <w:rPr>
      <w:rFonts w:ascii="Arial" w:hAnsi="Arial" w:cs="Arial"/>
      <w:b/>
      <w:bCs/>
      <w:color w:val="000000"/>
      <w:sz w:val="48"/>
      <w:szCs w:val="48"/>
      <w:shd w:val="clear" w:color="auto" w:fill="FFFFFF"/>
    </w:rPr>
  </w:style>
  <w:style w:type="paragraph" w:customStyle="1" w:styleId="H2">
    <w:name w:val="H2"/>
    <w:next w:val="Normal"/>
    <w:uiPriority w:val="99"/>
    <w:rsid w:val="005F74F2"/>
    <w:pPr>
      <w:keepNext/>
      <w:autoSpaceDE w:val="0"/>
      <w:autoSpaceDN w:val="0"/>
      <w:adjustRightInd w:val="0"/>
      <w:spacing w:before="100" w:after="100"/>
    </w:pPr>
    <w:rPr>
      <w:rFonts w:ascii="Arial" w:hAnsi="Arial" w:cs="Arial"/>
      <w:b/>
      <w:bCs/>
      <w:color w:val="000000"/>
      <w:sz w:val="36"/>
      <w:szCs w:val="36"/>
      <w:shd w:val="clear" w:color="auto" w:fill="FFFFFF"/>
    </w:rPr>
  </w:style>
  <w:style w:type="paragraph" w:customStyle="1" w:styleId="H3">
    <w:name w:val="H3"/>
    <w:next w:val="Normal"/>
    <w:uiPriority w:val="99"/>
    <w:rsid w:val="005F74F2"/>
    <w:pPr>
      <w:keepNext/>
      <w:autoSpaceDE w:val="0"/>
      <w:autoSpaceDN w:val="0"/>
      <w:adjustRightInd w:val="0"/>
      <w:spacing w:before="100" w:after="100"/>
    </w:pPr>
    <w:rPr>
      <w:rFonts w:ascii="Arial" w:hAnsi="Arial" w:cs="Arial"/>
      <w:b/>
      <w:bCs/>
      <w:color w:val="000000"/>
      <w:sz w:val="28"/>
      <w:szCs w:val="28"/>
      <w:shd w:val="clear" w:color="auto" w:fill="FFFFFF"/>
    </w:rPr>
  </w:style>
  <w:style w:type="paragraph" w:customStyle="1" w:styleId="H4">
    <w:name w:val="H4"/>
    <w:next w:val="Normal"/>
    <w:uiPriority w:val="99"/>
    <w:rsid w:val="005F74F2"/>
    <w:pPr>
      <w:keepNext/>
      <w:autoSpaceDE w:val="0"/>
      <w:autoSpaceDN w:val="0"/>
      <w:adjustRightInd w:val="0"/>
      <w:spacing w:before="100" w:after="100"/>
    </w:pPr>
    <w:rPr>
      <w:rFonts w:ascii="Arial" w:hAnsi="Arial" w:cs="Arial"/>
      <w:b/>
      <w:bCs/>
      <w:color w:val="000000"/>
      <w:sz w:val="24"/>
      <w:szCs w:val="24"/>
      <w:shd w:val="clear" w:color="auto" w:fill="FFFFFF"/>
    </w:rPr>
  </w:style>
  <w:style w:type="paragraph" w:customStyle="1" w:styleId="H5">
    <w:name w:val="H5"/>
    <w:next w:val="Normal"/>
    <w:uiPriority w:val="99"/>
    <w:rsid w:val="005F74F2"/>
    <w:pPr>
      <w:keepNext/>
      <w:autoSpaceDE w:val="0"/>
      <w:autoSpaceDN w:val="0"/>
      <w:adjustRightInd w:val="0"/>
      <w:spacing w:before="100" w:after="100"/>
    </w:pPr>
    <w:rPr>
      <w:rFonts w:ascii="Arial" w:hAnsi="Arial" w:cs="Arial"/>
      <w:b/>
      <w:bCs/>
      <w:color w:val="000000"/>
      <w:sz w:val="20"/>
      <w:szCs w:val="20"/>
      <w:shd w:val="clear" w:color="auto" w:fill="FFFFFF"/>
    </w:rPr>
  </w:style>
  <w:style w:type="paragraph" w:customStyle="1" w:styleId="H6">
    <w:name w:val="H6"/>
    <w:next w:val="Normal"/>
    <w:uiPriority w:val="99"/>
    <w:rsid w:val="005F74F2"/>
    <w:pPr>
      <w:keepNext/>
      <w:autoSpaceDE w:val="0"/>
      <w:autoSpaceDN w:val="0"/>
      <w:adjustRightInd w:val="0"/>
      <w:spacing w:before="100" w:after="100"/>
    </w:pPr>
    <w:rPr>
      <w:rFonts w:ascii="Arial" w:hAnsi="Arial" w:cs="Arial"/>
      <w:b/>
      <w:bCs/>
      <w:color w:val="000000"/>
      <w:sz w:val="16"/>
      <w:szCs w:val="16"/>
      <w:shd w:val="clear" w:color="auto" w:fill="FFFFFF"/>
    </w:rPr>
  </w:style>
  <w:style w:type="paragraph" w:customStyle="1" w:styleId="Address">
    <w:name w:val="Address"/>
    <w:next w:val="Normal"/>
    <w:uiPriority w:val="99"/>
    <w:rsid w:val="005F74F2"/>
    <w:pPr>
      <w:autoSpaceDE w:val="0"/>
      <w:autoSpaceDN w:val="0"/>
      <w:adjustRightInd w:val="0"/>
      <w:spacing w:after="0"/>
    </w:pPr>
    <w:rPr>
      <w:rFonts w:ascii="Arial" w:hAnsi="Arial" w:cs="Arial"/>
      <w:i/>
      <w:iCs/>
      <w:color w:val="000000"/>
      <w:sz w:val="24"/>
      <w:szCs w:val="24"/>
      <w:shd w:val="clear" w:color="auto" w:fill="FFFFFF"/>
    </w:rPr>
  </w:style>
  <w:style w:type="paragraph" w:customStyle="1" w:styleId="Blockquote">
    <w:name w:val="Blockquote"/>
    <w:next w:val="Normal"/>
    <w:uiPriority w:val="99"/>
    <w:rsid w:val="005F74F2"/>
    <w:pPr>
      <w:autoSpaceDE w:val="0"/>
      <w:autoSpaceDN w:val="0"/>
      <w:adjustRightInd w:val="0"/>
      <w:spacing w:before="100" w:after="100"/>
      <w:ind w:left="360" w:right="360"/>
    </w:pPr>
    <w:rPr>
      <w:rFonts w:ascii="Arial" w:hAnsi="Arial" w:cs="Arial"/>
      <w:color w:val="000000"/>
      <w:sz w:val="24"/>
      <w:szCs w:val="24"/>
      <w:shd w:val="clear" w:color="auto" w:fill="FFFFFF"/>
    </w:rPr>
  </w:style>
  <w:style w:type="character" w:customStyle="1" w:styleId="CITE">
    <w:name w:val="CITE"/>
    <w:uiPriority w:val="99"/>
    <w:rsid w:val="005F74F2"/>
    <w:rPr>
      <w:i/>
      <w:iCs/>
      <w:color w:val="000000"/>
      <w:shd w:val="clear" w:color="auto" w:fill="FFFFFF"/>
    </w:rPr>
  </w:style>
  <w:style w:type="character" w:customStyle="1" w:styleId="CODE">
    <w:name w:val="CODE"/>
    <w:uiPriority w:val="99"/>
    <w:rsid w:val="005F74F2"/>
    <w:rPr>
      <w:rFonts w:ascii="Courier New" w:hAnsi="Courier New" w:cs="Courier New"/>
      <w:color w:val="000000"/>
      <w:sz w:val="20"/>
      <w:szCs w:val="20"/>
      <w:shd w:val="clear" w:color="auto" w:fill="FFFFFF"/>
    </w:rPr>
  </w:style>
  <w:style w:type="character" w:styleId="Emphasis">
    <w:name w:val="Emphasis"/>
    <w:basedOn w:val="DefaultParagraphFont"/>
    <w:uiPriority w:val="20"/>
    <w:qFormat/>
    <w:rsid w:val="005F74F2"/>
    <w:rPr>
      <w:i/>
      <w:iCs/>
      <w:color w:val="000000"/>
      <w:shd w:val="clear" w:color="auto" w:fill="FFFFFF"/>
    </w:rPr>
  </w:style>
  <w:style w:type="character" w:styleId="FollowedHyperlink">
    <w:name w:val="FollowedHyperlink"/>
    <w:basedOn w:val="DefaultParagraphFont"/>
    <w:uiPriority w:val="99"/>
    <w:rsid w:val="005F74F2"/>
    <w:rPr>
      <w:color w:val="800080"/>
      <w:u w:val="single"/>
      <w:shd w:val="clear" w:color="auto" w:fill="FFFFFF"/>
    </w:rPr>
  </w:style>
  <w:style w:type="character" w:customStyle="1" w:styleId="Keyboard">
    <w:name w:val="Keyboard"/>
    <w:uiPriority w:val="99"/>
    <w:rsid w:val="005F74F2"/>
    <w:rPr>
      <w:rFonts w:ascii="Courier New" w:hAnsi="Courier New" w:cs="Courier New"/>
      <w:b/>
      <w:bCs/>
      <w:color w:val="000000"/>
      <w:sz w:val="20"/>
      <w:szCs w:val="20"/>
      <w:shd w:val="clear" w:color="auto" w:fill="FFFFFF"/>
    </w:rPr>
  </w:style>
  <w:style w:type="paragraph" w:customStyle="1" w:styleId="Preformatted">
    <w:name w:val="Preformatted"/>
    <w:next w:val="Normal"/>
    <w:uiPriority w:val="99"/>
    <w:rsid w:val="005F74F2"/>
    <w:pPr>
      <w:autoSpaceDE w:val="0"/>
      <w:autoSpaceDN w:val="0"/>
      <w:adjustRightInd w:val="0"/>
      <w:spacing w:after="0"/>
    </w:pPr>
    <w:rPr>
      <w:rFonts w:ascii="Courier New" w:hAnsi="Courier New" w:cs="Courier New"/>
      <w:color w:val="000000"/>
      <w:sz w:val="20"/>
      <w:szCs w:val="20"/>
      <w:shd w:val="clear" w:color="auto" w:fill="FFFFFF"/>
    </w:rPr>
  </w:style>
  <w:style w:type="character" w:customStyle="1" w:styleId="Sample">
    <w:name w:val="Sample"/>
    <w:uiPriority w:val="99"/>
    <w:rsid w:val="005F74F2"/>
    <w:rPr>
      <w:rFonts w:ascii="Courier New" w:hAnsi="Courier New" w:cs="Courier New"/>
      <w:color w:val="000000"/>
      <w:shd w:val="clear" w:color="auto" w:fill="FFFFFF"/>
    </w:rPr>
  </w:style>
  <w:style w:type="character" w:styleId="Strong">
    <w:name w:val="Strong"/>
    <w:basedOn w:val="DefaultParagraphFont"/>
    <w:uiPriority w:val="22"/>
    <w:qFormat/>
    <w:rsid w:val="005F74F2"/>
    <w:rPr>
      <w:b/>
      <w:bCs/>
      <w:color w:val="000000"/>
      <w:shd w:val="clear" w:color="auto" w:fill="FFFFFF"/>
    </w:rPr>
  </w:style>
  <w:style w:type="character" w:customStyle="1" w:styleId="Typewriter">
    <w:name w:val="Typewriter"/>
    <w:uiPriority w:val="99"/>
    <w:rsid w:val="005F74F2"/>
    <w:rPr>
      <w:rFonts w:ascii="Courier New" w:hAnsi="Courier New" w:cs="Courier New"/>
      <w:color w:val="000000"/>
      <w:sz w:val="20"/>
      <w:szCs w:val="20"/>
      <w:shd w:val="clear" w:color="auto" w:fill="FFFFFF"/>
    </w:rPr>
  </w:style>
  <w:style w:type="character" w:customStyle="1" w:styleId="Variable">
    <w:name w:val="Variable"/>
    <w:uiPriority w:val="99"/>
    <w:rsid w:val="005F74F2"/>
    <w:rPr>
      <w:i/>
      <w:iCs/>
      <w:color w:val="000000"/>
      <w:shd w:val="clear" w:color="auto" w:fill="FFFFFF"/>
    </w:rPr>
  </w:style>
  <w:style w:type="character" w:customStyle="1" w:styleId="HTMLMarkup">
    <w:name w:val="HTML Markup"/>
    <w:uiPriority w:val="99"/>
    <w:rsid w:val="005F74F2"/>
    <w:rPr>
      <w:vanish/>
      <w:color w:val="FF0000"/>
      <w:shd w:val="clear" w:color="auto" w:fill="FFFFFF"/>
    </w:rPr>
  </w:style>
  <w:style w:type="character" w:customStyle="1" w:styleId="Comment">
    <w:name w:val="Comment"/>
    <w:uiPriority w:val="99"/>
    <w:rsid w:val="005F74F2"/>
    <w:rPr>
      <w:vanish/>
      <w:color w:val="000000"/>
      <w:shd w:val="clear" w:color="auto" w:fill="FFFFFF"/>
    </w:rPr>
  </w:style>
  <w:style w:type="paragraph" w:customStyle="1" w:styleId="Default">
    <w:name w:val="Default"/>
    <w:next w:val="Normal"/>
    <w:uiPriority w:val="99"/>
    <w:rsid w:val="005F74F2"/>
    <w:pPr>
      <w:autoSpaceDE w:val="0"/>
      <w:autoSpaceDN w:val="0"/>
      <w:adjustRightInd w:val="0"/>
      <w:spacing w:after="0"/>
    </w:pPr>
    <w:rPr>
      <w:rFonts w:ascii="Arial" w:hAnsi="Arial" w:cs="Arial"/>
      <w:color w:val="000000"/>
      <w:sz w:val="24"/>
      <w:szCs w:val="24"/>
      <w:shd w:val="clear" w:color="auto" w:fill="FFFFFF"/>
    </w:rPr>
  </w:style>
  <w:style w:type="character" w:customStyle="1" w:styleId="reqmark">
    <w:name w:val="reqmark"/>
    <w:basedOn w:val="DefaultParagraphFont"/>
    <w:rsid w:val="00E2499C"/>
  </w:style>
  <w:style w:type="character" w:customStyle="1" w:styleId="help-block">
    <w:name w:val="help-block"/>
    <w:basedOn w:val="DefaultParagraphFont"/>
    <w:rsid w:val="00E2499C"/>
  </w:style>
  <w:style w:type="character" w:customStyle="1" w:styleId="mar-ver-xs">
    <w:name w:val="mar-ver-xs"/>
    <w:basedOn w:val="DefaultParagraphFont"/>
    <w:rsid w:val="00E2499C"/>
  </w:style>
  <w:style w:type="paragraph" w:styleId="NormalWeb">
    <w:name w:val="Normal (Web)"/>
    <w:basedOn w:val="Normal"/>
    <w:uiPriority w:val="99"/>
    <w:semiHidden/>
    <w:unhideWhenUsed/>
    <w:rsid w:val="00E2499C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text-lg">
    <w:name w:val="text-lg"/>
    <w:basedOn w:val="Normal"/>
    <w:rsid w:val="00E2499C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6B5077"/>
    <w:rPr>
      <w:color w:val="605E5C"/>
      <w:shd w:val="clear" w:color="auto" w:fill="E1DFDD"/>
    </w:rPr>
  </w:style>
  <w:style w:type="character" w:customStyle="1" w:styleId="gmail-revsection">
    <w:name w:val="gmail-revsection"/>
    <w:basedOn w:val="DefaultParagraphFont"/>
    <w:rsid w:val="00EE4B2C"/>
  </w:style>
  <w:style w:type="character" w:customStyle="1" w:styleId="z-BottomofFormChar1">
    <w:name w:val="z-Bottom of Form Char1"/>
    <w:basedOn w:val="DefaultParagraphFont"/>
    <w:uiPriority w:val="99"/>
    <w:semiHidden/>
    <w:rsid w:val="005B49B7"/>
    <w:rPr>
      <w:rFonts w:ascii="Arial" w:hAnsi="Arial" w:cs="Arial"/>
      <w:vanish/>
      <w:sz w:val="16"/>
      <w:szCs w:val="16"/>
    </w:rPr>
  </w:style>
  <w:style w:type="character" w:customStyle="1" w:styleId="z-TopofFormChar1">
    <w:name w:val="z-Top of Form Char1"/>
    <w:basedOn w:val="DefaultParagraphFont"/>
    <w:uiPriority w:val="99"/>
    <w:semiHidden/>
    <w:rsid w:val="005B49B7"/>
    <w:rPr>
      <w:rFonts w:ascii="Arial" w:hAnsi="Arial" w:cs="Arial"/>
      <w:vanish/>
      <w:sz w:val="16"/>
      <w:szCs w:val="16"/>
    </w:rPr>
  </w:style>
  <w:style w:type="character" w:customStyle="1" w:styleId="BodyTextIndentChar1">
    <w:name w:val="Body Text Indent Char1"/>
    <w:basedOn w:val="DefaultParagraphFont"/>
    <w:uiPriority w:val="99"/>
    <w:semiHidden/>
    <w:rsid w:val="005B49B7"/>
  </w:style>
  <w:style w:type="paragraph" w:customStyle="1" w:styleId="EndNoteBibliographyTitle">
    <w:name w:val="EndNote Bibliography Title"/>
    <w:basedOn w:val="Normal"/>
    <w:link w:val="EndNoteBibliographyTitleChar"/>
    <w:rsid w:val="005B49B7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B49B7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B49B7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B49B7"/>
    <w:rPr>
      <w:rFonts w:ascii="Calibri" w:hAnsi="Calibri" w:cs="Calibri"/>
      <w:noProof/>
    </w:rPr>
  </w:style>
  <w:style w:type="character" w:customStyle="1" w:styleId="u">
    <w:name w:val="u"/>
    <w:basedOn w:val="DefaultParagraphFont"/>
    <w:rsid w:val="00223B1B"/>
  </w:style>
  <w:style w:type="paragraph" w:customStyle="1" w:styleId="info">
    <w:name w:val="info"/>
    <w:basedOn w:val="Normal"/>
    <w:rsid w:val="00E77F51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success">
    <w:name w:val="success"/>
    <w:basedOn w:val="Normal"/>
    <w:rsid w:val="00E77F51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div">
    <w:name w:val="div"/>
    <w:basedOn w:val="Normal"/>
    <w:rsid w:val="00594953"/>
    <w:pPr>
      <w:spacing w:after="0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r-template-item">
    <w:name w:val="r-template-item"/>
    <w:basedOn w:val="Normal"/>
    <w:rsid w:val="00594953"/>
    <w:pPr>
      <w:spacing w:after="0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span">
    <w:name w:val="span"/>
    <w:rsid w:val="00594953"/>
    <w:rPr>
      <w:sz w:val="24"/>
      <w:szCs w:val="24"/>
    </w:rPr>
  </w:style>
  <w:style w:type="character" w:customStyle="1" w:styleId="r-section">
    <w:name w:val="r-section"/>
    <w:rsid w:val="00594953"/>
    <w:rPr>
      <w:b/>
      <w:bCs/>
      <w:sz w:val="28"/>
      <w:szCs w:val="28"/>
    </w:rPr>
  </w:style>
  <w:style w:type="character" w:styleId="CommentReference">
    <w:name w:val="annotation reference"/>
    <w:basedOn w:val="DefaultParagraphFont"/>
    <w:uiPriority w:val="99"/>
    <w:semiHidden/>
    <w:unhideWhenUsed/>
    <w:rsid w:val="00F14CF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14CF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14CF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14CF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14CFF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F14CFF"/>
    <w:pPr>
      <w:spacing w:after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186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9835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0008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04440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0064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04940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835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86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6157465">
          <w:blockQuote w:val="1"/>
          <w:marLeft w:val="504"/>
          <w:marRight w:val="504"/>
          <w:marTop w:val="36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2353597">
          <w:blockQuote w:val="1"/>
          <w:marLeft w:val="504"/>
          <w:marRight w:val="504"/>
          <w:marTop w:val="36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5906769">
          <w:blockQuote w:val="1"/>
          <w:marLeft w:val="504"/>
          <w:marRight w:val="504"/>
          <w:marTop w:val="36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2435687">
          <w:blockQuote w:val="1"/>
          <w:marLeft w:val="504"/>
          <w:marRight w:val="504"/>
          <w:marTop w:val="36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9840611">
          <w:blockQuote w:val="1"/>
          <w:marLeft w:val="504"/>
          <w:marRight w:val="504"/>
          <w:marTop w:val="36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5986586">
          <w:blockQuote w:val="1"/>
          <w:marLeft w:val="504"/>
          <w:marRight w:val="504"/>
          <w:marTop w:val="36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3939068">
          <w:blockQuote w:val="1"/>
          <w:marLeft w:val="504"/>
          <w:marRight w:val="504"/>
          <w:marTop w:val="36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3305550">
          <w:blockQuote w:val="1"/>
          <w:marLeft w:val="504"/>
          <w:marRight w:val="504"/>
          <w:marTop w:val="36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3604984">
          <w:blockQuote w:val="1"/>
          <w:marLeft w:val="504"/>
          <w:marRight w:val="504"/>
          <w:marTop w:val="36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074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804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1533060">
          <w:marLeft w:val="0"/>
          <w:marRight w:val="0"/>
          <w:marTop w:val="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7854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0676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06157661">
          <w:marLeft w:val="0"/>
          <w:marRight w:val="0"/>
          <w:marTop w:val="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2985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164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102612">
          <w:marLeft w:val="0"/>
          <w:marRight w:val="0"/>
          <w:marTop w:val="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2405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690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05276026">
          <w:marLeft w:val="0"/>
          <w:marRight w:val="0"/>
          <w:marTop w:val="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7974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834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42116327">
          <w:marLeft w:val="0"/>
          <w:marRight w:val="0"/>
          <w:marTop w:val="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886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7487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65314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276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519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544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707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739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692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0108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1559854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969407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212405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2287971">
          <w:blockQuote w:val="1"/>
          <w:marLeft w:val="504"/>
          <w:marRight w:val="504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6221645">
          <w:blockQuote w:val="1"/>
          <w:marLeft w:val="504"/>
          <w:marRight w:val="504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2760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35247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11314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8573323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780400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59202243">
          <w:blockQuote w:val="1"/>
          <w:marLeft w:val="504"/>
          <w:marRight w:val="504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911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6833465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8604042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74524030">
          <w:blockQuote w:val="1"/>
          <w:marLeft w:val="504"/>
          <w:marRight w:val="504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8338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8179732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9563240">
          <w:blockQuote w:val="1"/>
          <w:marLeft w:val="504"/>
          <w:marRight w:val="504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6050661">
          <w:blockQuote w:val="1"/>
          <w:marLeft w:val="504"/>
          <w:marRight w:val="504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1509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4794978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07921134">
          <w:blockQuote w:val="1"/>
          <w:marLeft w:val="504"/>
          <w:marRight w:val="504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6955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6328160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8778037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60104727">
          <w:blockQuote w:val="1"/>
          <w:marLeft w:val="504"/>
          <w:marRight w:val="504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3887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9553353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35709087">
          <w:blockQuote w:val="1"/>
          <w:marLeft w:val="504"/>
          <w:marRight w:val="504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5628508">
          <w:blockQuote w:val="1"/>
          <w:marLeft w:val="504"/>
          <w:marRight w:val="504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7048848">
          <w:blockQuote w:val="1"/>
          <w:marLeft w:val="504"/>
          <w:marRight w:val="504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4534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9559624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794796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05643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171520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06494347">
          <w:blockQuote w:val="1"/>
          <w:marLeft w:val="504"/>
          <w:marRight w:val="504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5807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359751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29952251">
          <w:blockQuote w:val="1"/>
          <w:marLeft w:val="504"/>
          <w:marRight w:val="504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5015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8626492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3730362">
          <w:blockQuote w:val="1"/>
          <w:marLeft w:val="504"/>
          <w:marRight w:val="504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1823637">
          <w:blockQuote w:val="1"/>
          <w:marLeft w:val="504"/>
          <w:marRight w:val="504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9073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0734561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758739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50827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498463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092024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764503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985567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8545963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27466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5052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7868532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272250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3889231">
          <w:blockQuote w:val="1"/>
          <w:marLeft w:val="504"/>
          <w:marRight w:val="504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7838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6600107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55967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6063166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452293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779823">
                  <w:blockQuote w:val="1"/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51416481">
                  <w:blockQuote w:val="1"/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20852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68522801">
                          <w:blockQuote w:val="1"/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4874834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5194128">
                          <w:blockQuote w:val="1"/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246301445">
                          <w:blockQuote w:val="1"/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548955838">
                          <w:blockQuote w:val="1"/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904098105">
                          <w:blockQuote w:val="1"/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569612816">
                          <w:blockQuote w:val="1"/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537423525">
                          <w:blockQuote w:val="1"/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422647344">
                          <w:blockQuote w:val="1"/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98436180">
                          <w:blockQuote w:val="1"/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336808462">
                          <w:blockQuote w:val="1"/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780025589">
                          <w:blockQuote w:val="1"/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  <w:div w:id="1110513087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39032378">
          <w:blockQuote w:val="1"/>
          <w:marLeft w:val="504"/>
          <w:marRight w:val="504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24230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7266887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57951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2252524">
                  <w:blockQuote w:val="1"/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30774231">
                  <w:blockQuote w:val="1"/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614318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94142161">
                          <w:blockQuote w:val="1"/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683162173">
                          <w:blockQuote w:val="1"/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465389404">
                          <w:blockQuote w:val="1"/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026247648">
                          <w:blockQuote w:val="1"/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966963371">
                          <w:blockQuote w:val="1"/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23024525">
                          <w:blockQuote w:val="1"/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257713386">
                          <w:blockQuote w:val="1"/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739641724">
                          <w:blockQuote w:val="1"/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620331047">
                          <w:blockQuote w:val="1"/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007440977">
                          <w:blockQuote w:val="1"/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  <w:div w:id="503977073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298173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3051452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13594838">
          <w:blockQuote w:val="1"/>
          <w:marLeft w:val="504"/>
          <w:marRight w:val="504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06490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7330204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43728818">
          <w:blockQuote w:val="1"/>
          <w:marLeft w:val="504"/>
          <w:marRight w:val="504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680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9695528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6070676">
          <w:blockQuote w:val="1"/>
          <w:marLeft w:val="504"/>
          <w:marRight w:val="504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2072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3393828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78525577">
          <w:blockQuote w:val="1"/>
          <w:marLeft w:val="504"/>
          <w:marRight w:val="504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7113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366013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20903195">
          <w:blockQuote w:val="1"/>
          <w:marLeft w:val="504"/>
          <w:marRight w:val="504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8320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8563369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9342001">
          <w:blockQuote w:val="1"/>
          <w:marLeft w:val="504"/>
          <w:marRight w:val="504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3213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9256257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60558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136725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0113416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367213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6336016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65046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050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8710987">
          <w:blockQuote w:val="1"/>
          <w:marLeft w:val="504"/>
          <w:marRight w:val="504"/>
          <w:marTop w:val="36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1310105">
          <w:blockQuote w:val="1"/>
          <w:marLeft w:val="504"/>
          <w:marRight w:val="504"/>
          <w:marTop w:val="36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3347129">
          <w:blockQuote w:val="1"/>
          <w:marLeft w:val="504"/>
          <w:marRight w:val="504"/>
          <w:marTop w:val="36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673762">
          <w:blockQuote w:val="1"/>
          <w:marLeft w:val="504"/>
          <w:marRight w:val="504"/>
          <w:marTop w:val="36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7358872">
          <w:blockQuote w:val="1"/>
          <w:marLeft w:val="504"/>
          <w:marRight w:val="504"/>
          <w:marTop w:val="36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6907814">
          <w:blockQuote w:val="1"/>
          <w:marLeft w:val="504"/>
          <w:marRight w:val="504"/>
          <w:marTop w:val="36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7354022">
          <w:blockQuote w:val="1"/>
          <w:marLeft w:val="504"/>
          <w:marRight w:val="504"/>
          <w:marTop w:val="36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8120990">
          <w:blockQuote w:val="1"/>
          <w:marLeft w:val="504"/>
          <w:marRight w:val="504"/>
          <w:marTop w:val="36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3620193">
          <w:blockQuote w:val="1"/>
          <w:marLeft w:val="504"/>
          <w:marRight w:val="504"/>
          <w:marTop w:val="36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5590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921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3820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8973886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385446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51664699">
          <w:blockQuote w:val="1"/>
          <w:marLeft w:val="504"/>
          <w:marRight w:val="504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7244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1183574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8004946">
                  <w:blockQuote w:val="1"/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52512848">
                  <w:blockQuote w:val="1"/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842541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04379611">
                          <w:blockQuote w:val="1"/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  <w:div w:id="160510724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9351454">
                  <w:blockQuote w:val="1"/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07046999">
                  <w:blockQuote w:val="1"/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4327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1203520799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30313633">
          <w:blockQuote w:val="1"/>
          <w:marLeft w:val="504"/>
          <w:marRight w:val="504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0550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0290435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0531146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34230786">
          <w:blockQuote w:val="1"/>
          <w:marLeft w:val="504"/>
          <w:marRight w:val="504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2418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6475725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7255146">
                  <w:blockQuote w:val="1"/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29539102">
                  <w:blockQuote w:val="1"/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349801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578631192">
          <w:blockQuote w:val="1"/>
          <w:marLeft w:val="504"/>
          <w:marRight w:val="504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3699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7179574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15473292">
          <w:blockQuote w:val="1"/>
          <w:marLeft w:val="504"/>
          <w:marRight w:val="504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70345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1711609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5016507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8741001">
          <w:blockQuote w:val="1"/>
          <w:marLeft w:val="504"/>
          <w:marRight w:val="504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0138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0575261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3830666">
                  <w:blockQuote w:val="1"/>
                  <w:marLeft w:val="0"/>
                  <w:marRight w:val="0"/>
                  <w:marTop w:val="360"/>
                  <w:marBottom w:val="36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72416606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92531970">
          <w:blockQuote w:val="1"/>
          <w:marLeft w:val="504"/>
          <w:marRight w:val="504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8589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3144310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921251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1607126">
                  <w:blockQuote w:val="1"/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6246035">
                  <w:blockQuote w:val="1"/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040418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1604603899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05634795">
          <w:blockQuote w:val="1"/>
          <w:marLeft w:val="504"/>
          <w:marRight w:val="504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7805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6517654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305703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030847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7754286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42973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203705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6394921">
                  <w:blockQuote w:val="1"/>
                  <w:marLeft w:val="0"/>
                  <w:marRight w:val="0"/>
                  <w:marTop w:val="360"/>
                  <w:marBottom w:val="36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77360623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6826269">
                  <w:blockQuote w:val="1"/>
                  <w:marLeft w:val="0"/>
                  <w:marRight w:val="0"/>
                  <w:marTop w:val="360"/>
                  <w:marBottom w:val="36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66686838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8092384">
                  <w:blockQuote w:val="1"/>
                  <w:marLeft w:val="0"/>
                  <w:marRight w:val="0"/>
                  <w:marTop w:val="360"/>
                  <w:marBottom w:val="36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68142747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8339178">
                  <w:blockQuote w:val="1"/>
                  <w:marLeft w:val="0"/>
                  <w:marRight w:val="0"/>
                  <w:marTop w:val="360"/>
                  <w:marBottom w:val="36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58443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3874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4145509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914120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8933763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12195029">
          <w:blockQuote w:val="1"/>
          <w:marLeft w:val="504"/>
          <w:marRight w:val="504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6157422">
          <w:blockQuote w:val="1"/>
          <w:marLeft w:val="504"/>
          <w:marRight w:val="504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1878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6902883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3841576">
                  <w:blockQuote w:val="1"/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29467927">
                  <w:blockQuote w:val="1"/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18575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377166753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18046739">
          <w:blockQuote w:val="1"/>
          <w:marLeft w:val="504"/>
          <w:marRight w:val="504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3479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1487430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51649978">
          <w:blockQuote w:val="1"/>
          <w:marLeft w:val="504"/>
          <w:marRight w:val="504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5061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8094948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6570180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60780578">
          <w:blockQuote w:val="1"/>
          <w:marLeft w:val="504"/>
          <w:marRight w:val="504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0309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8979652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94178267">
          <w:blockQuote w:val="1"/>
          <w:marLeft w:val="504"/>
          <w:marRight w:val="504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1994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7975125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1076289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10446654">
          <w:blockQuote w:val="1"/>
          <w:marLeft w:val="504"/>
          <w:marRight w:val="504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4707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7475448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120623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751877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831096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180310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87739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646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9937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2959129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584334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4134060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47780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0863144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3163347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136628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507685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294427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605107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0938645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4333159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72340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581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862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906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5056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2962544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9480313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4365159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480959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9535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4973798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9574110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066625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668932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7103504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554167">
              <w:blockQuote w:val="1"/>
              <w:marLeft w:val="504"/>
              <w:marRight w:val="504"/>
              <w:marTop w:val="36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47571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167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487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379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851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753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5558305">
          <w:blockQuote w:val="1"/>
          <w:marLeft w:val="504"/>
          <w:marRight w:val="504"/>
          <w:marTop w:val="36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0921659">
          <w:blockQuote w:val="1"/>
          <w:marLeft w:val="504"/>
          <w:marRight w:val="504"/>
          <w:marTop w:val="36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658009">
          <w:blockQuote w:val="1"/>
          <w:marLeft w:val="504"/>
          <w:marRight w:val="504"/>
          <w:marTop w:val="36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3394754">
          <w:blockQuote w:val="1"/>
          <w:marLeft w:val="504"/>
          <w:marRight w:val="504"/>
          <w:marTop w:val="36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6852373">
          <w:blockQuote w:val="1"/>
          <w:marLeft w:val="504"/>
          <w:marRight w:val="504"/>
          <w:marTop w:val="36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0339966">
          <w:blockQuote w:val="1"/>
          <w:marLeft w:val="504"/>
          <w:marRight w:val="504"/>
          <w:marTop w:val="36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7199315">
          <w:blockQuote w:val="1"/>
          <w:marLeft w:val="504"/>
          <w:marRight w:val="504"/>
          <w:marTop w:val="36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8872819">
          <w:blockQuote w:val="1"/>
          <w:marLeft w:val="504"/>
          <w:marRight w:val="504"/>
          <w:marTop w:val="36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421416">
          <w:blockQuote w:val="1"/>
          <w:marLeft w:val="504"/>
          <w:marRight w:val="504"/>
          <w:marTop w:val="36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5759533">
          <w:blockQuote w:val="1"/>
          <w:marLeft w:val="504"/>
          <w:marRight w:val="504"/>
          <w:marTop w:val="36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8151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4113110">
          <w:blockQuote w:val="1"/>
          <w:marLeft w:val="504"/>
          <w:marRight w:val="504"/>
          <w:marTop w:val="36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5882438">
          <w:blockQuote w:val="1"/>
          <w:marLeft w:val="504"/>
          <w:marRight w:val="504"/>
          <w:marTop w:val="36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1887878">
          <w:blockQuote w:val="1"/>
          <w:marLeft w:val="504"/>
          <w:marRight w:val="504"/>
          <w:marTop w:val="36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0224714">
          <w:blockQuote w:val="1"/>
          <w:marLeft w:val="504"/>
          <w:marRight w:val="504"/>
          <w:marTop w:val="36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5419165">
          <w:blockQuote w:val="1"/>
          <w:marLeft w:val="504"/>
          <w:marRight w:val="504"/>
          <w:marTop w:val="36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8862699">
          <w:blockQuote w:val="1"/>
          <w:marLeft w:val="504"/>
          <w:marRight w:val="504"/>
          <w:marTop w:val="36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565387">
          <w:blockQuote w:val="1"/>
          <w:marLeft w:val="504"/>
          <w:marRight w:val="504"/>
          <w:marTop w:val="36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0044510">
          <w:blockQuote w:val="1"/>
          <w:marLeft w:val="504"/>
          <w:marRight w:val="504"/>
          <w:marTop w:val="36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0122404">
          <w:blockQuote w:val="1"/>
          <w:marLeft w:val="504"/>
          <w:marRight w:val="504"/>
          <w:marTop w:val="36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8695228">
          <w:blockQuote w:val="1"/>
          <w:marLeft w:val="504"/>
          <w:marRight w:val="504"/>
          <w:marTop w:val="36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9185219">
          <w:blockQuote w:val="1"/>
          <w:marLeft w:val="504"/>
          <w:marRight w:val="504"/>
          <w:marTop w:val="36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1834818">
          <w:blockQuote w:val="1"/>
          <w:marLeft w:val="504"/>
          <w:marRight w:val="504"/>
          <w:marTop w:val="36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9139766">
          <w:blockQuote w:val="1"/>
          <w:marLeft w:val="504"/>
          <w:marRight w:val="504"/>
          <w:marTop w:val="36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7856525">
          <w:blockQuote w:val="1"/>
          <w:marLeft w:val="504"/>
          <w:marRight w:val="504"/>
          <w:marTop w:val="36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2840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302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829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099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rants.nih.gov/grants/guide/notice-files/NOT-OD-20-031.html" TargetMode="External"/><Relationship Id="rId13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hyperlink" Target="https://profiles.bu.edu/search/" TargetMode="External"/><Relationship Id="rId12" Type="http://schemas.openxmlformats.org/officeDocument/2006/relationships/hyperlink" Target="https://wwwinsidehigheredcom/advice/2016/06/10/how-write-effective-diversity-statement-essay" TargetMode="Externa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wwwinsidehigheredcom/advice/2018/01/25/how-write-effective-diversity-statement-job-candidate-opinion" TargetMode="External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hyperlink" Target="https://www.chronicle.com/article/in-defense-of-diversity-statements/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diversity.ucsf.edu/sites/diversity.ucsf.edu/files/Contributions_to_Diversity_Statement_Examples.pdf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899</Words>
  <Characters>5129</Characters>
  <Application>Microsoft Office Word</Application>
  <DocSecurity>0</DocSecurity>
  <Lines>42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Boston University</Company>
  <LinksUpToDate>false</LinksUpToDate>
  <CharactersWithSpaces>60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njamin, Emelia J</dc:creator>
  <cp:keywords/>
  <dc:description/>
  <cp:lastModifiedBy>Benjamin, Emelia J</cp:lastModifiedBy>
  <cp:revision>2</cp:revision>
  <dcterms:created xsi:type="dcterms:W3CDTF">2022-03-05T03:34:00Z</dcterms:created>
  <dcterms:modified xsi:type="dcterms:W3CDTF">2022-03-05T03:34:00Z</dcterms:modified>
</cp:coreProperties>
</file>